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50D6FB95">
                <wp:simplePos x="0" y="0"/>
                <wp:positionH relativeFrom="column">
                  <wp:posOffset>2593975</wp:posOffset>
                </wp:positionH>
                <wp:positionV relativeFrom="paragraph">
                  <wp:posOffset>7110730</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9.9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5FDCD602"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bookmarkStart w:id="0" w:name="_Toc179463262"/>
      <w:bookmarkStart w:id="1" w:name="_Toc179463490"/>
      <w:bookmarkStart w:id="2" w:name="_Toc180049904"/>
      <w:bookmarkStart w:id="3" w:name="_Toc180074801"/>
      <w:bookmarkStart w:id="4" w:name="_Toc181300935"/>
    </w:p>
    <w:p w14:paraId="5B6DDAA8" w14:textId="01B72451" w:rsidR="00932D92" w:rsidRDefault="00932D92" w:rsidP="00932D92">
      <w:pPr>
        <w:pStyle w:val="Heading1"/>
        <w:jc w:val="right"/>
      </w:pPr>
      <w:bookmarkStart w:id="5" w:name="_Toc182830288"/>
      <w:r>
        <w:lastRenderedPageBreak/>
        <w:t>Dedicatoria</w:t>
      </w:r>
      <w:bookmarkEnd w:id="5"/>
    </w:p>
    <w:p w14:paraId="53058DE8" w14:textId="77777777" w:rsidR="00932D92" w:rsidRDefault="00932D92" w:rsidP="00932D92">
      <w:pPr>
        <w:jc w:val="right"/>
      </w:pPr>
      <w:r>
        <w:t xml:space="preserve">A Cristo Jesús, mi Salvador, </w:t>
      </w:r>
    </w:p>
    <w:p w14:paraId="0B011283" w14:textId="77777777" w:rsidR="00932D92" w:rsidRDefault="00932D92" w:rsidP="00932D92">
      <w:pPr>
        <w:jc w:val="right"/>
      </w:pPr>
      <w:r>
        <w:t>muerto por mis pecados,</w:t>
      </w:r>
    </w:p>
    <w:p w14:paraId="1DE3C87B" w14:textId="78D583A4" w:rsidR="00932D92" w:rsidRDefault="00932D92" w:rsidP="00932D92">
      <w:pPr>
        <w:jc w:val="right"/>
      </w:pPr>
      <w:r>
        <w:t xml:space="preserve"> resucitado en vida eterna</w:t>
      </w:r>
    </w:p>
    <w:p w14:paraId="1ABF4A71" w14:textId="432FDAA5" w:rsidR="00932D92" w:rsidRPr="00932D92" w:rsidRDefault="00932D92" w:rsidP="00932D92">
      <w:pPr>
        <w:jc w:val="right"/>
      </w:pPr>
      <w:r>
        <w:t>y glorificado por los siglos de los siglos.</w:t>
      </w:r>
    </w:p>
    <w:p w14:paraId="69F8F2FE"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p>
    <w:p w14:paraId="4A481D49" w14:textId="0161B8DB" w:rsidR="002B498D" w:rsidRPr="003160B6" w:rsidRDefault="002B498D" w:rsidP="00872CDA">
      <w:pPr>
        <w:pStyle w:val="Heading1"/>
        <w:jc w:val="right"/>
      </w:pPr>
      <w:bookmarkStart w:id="6" w:name="_Toc182830289"/>
      <w:r w:rsidRPr="003160B6">
        <w:lastRenderedPageBreak/>
        <w:t>AGRADECIMIENTOS</w:t>
      </w:r>
      <w:bookmarkEnd w:id="0"/>
      <w:bookmarkEnd w:id="1"/>
      <w:bookmarkEnd w:id="2"/>
      <w:bookmarkEnd w:id="3"/>
      <w:bookmarkEnd w:id="4"/>
      <w:bookmarkEnd w:id="6"/>
    </w:p>
    <w:p w14:paraId="6F2B120D" w14:textId="77777777" w:rsidR="00C97ADA" w:rsidRDefault="00932D92" w:rsidP="00872CDA">
      <w:pPr>
        <w:spacing w:before="0" w:after="0"/>
        <w:jc w:val="right"/>
      </w:pPr>
      <w:r>
        <w:t>A Dios, mi Creador y mi Padre, razón suprema de todo cuanto soy o hago.</w:t>
      </w:r>
    </w:p>
    <w:p w14:paraId="3350CA9B" w14:textId="77777777" w:rsidR="00932D92" w:rsidRDefault="00932D92" w:rsidP="00872CDA">
      <w:pPr>
        <w:spacing w:before="0" w:after="0"/>
        <w:jc w:val="right"/>
      </w:pPr>
      <w:r>
        <w:t xml:space="preserve">A mis padres, mi hermana y mi amada prometida Yeni, </w:t>
      </w:r>
      <w:r w:rsidR="00595254">
        <w:t xml:space="preserve">apoyo indescriptible de mi vida e </w:t>
      </w:r>
      <w:r>
        <w:t>impulso de mi trabajo.</w:t>
      </w:r>
    </w:p>
    <w:p w14:paraId="6FEA2ADD" w14:textId="77777777" w:rsidR="00E64973" w:rsidRDefault="00E64973" w:rsidP="00872CDA">
      <w:pPr>
        <w:spacing w:before="0" w:after="0"/>
        <w:jc w:val="right"/>
      </w:pPr>
      <w:r>
        <w:t>A toda mi familia.</w:t>
      </w:r>
    </w:p>
    <w:p w14:paraId="6261EF47" w14:textId="04885C99" w:rsidR="00E64973" w:rsidRDefault="00E64973" w:rsidP="00872CDA">
      <w:pPr>
        <w:spacing w:before="0" w:after="0"/>
        <w:jc w:val="right"/>
      </w:pPr>
      <w:r>
        <w:t>A los hermanos de Antioquía, la feliz compañía de mis años universitarios.</w:t>
      </w:r>
    </w:p>
    <w:p w14:paraId="2294C214" w14:textId="77777777" w:rsidR="00E64973" w:rsidRDefault="00E64973" w:rsidP="00872CDA">
      <w:pPr>
        <w:spacing w:before="0" w:after="0"/>
        <w:jc w:val="right"/>
      </w:pPr>
      <w:r>
        <w:t>A mis tutores Alejandro Cespón y Orlando Saucedo, por su ayuda efectiva, y por su tiempo y amabilidad.</w:t>
      </w:r>
    </w:p>
    <w:p w14:paraId="3F897C88" w14:textId="4BA2E95E" w:rsidR="00E64973" w:rsidRPr="003160B6" w:rsidRDefault="00E64973" w:rsidP="00872CDA">
      <w:pPr>
        <w:spacing w:before="0" w:after="0"/>
        <w:jc w:val="right"/>
        <w:sectPr w:rsidR="00E64973" w:rsidRPr="003160B6" w:rsidSect="005C241A">
          <w:pgSz w:w="12242" w:h="15842" w:code="1"/>
          <w:pgMar w:top="1701" w:right="1134" w:bottom="1418" w:left="1985" w:header="709" w:footer="709" w:gutter="0"/>
          <w:cols w:space="708"/>
          <w:docGrid w:linePitch="360"/>
        </w:sectPr>
      </w:pPr>
      <w:r>
        <w:t>A mis profesores y compañeros de aula, gracias a todos por su apoyo.</w:t>
      </w:r>
    </w:p>
    <w:p w14:paraId="166AEEE2" w14:textId="151C07C3" w:rsidR="00C97ADA" w:rsidRPr="003160B6" w:rsidRDefault="00C97ADA" w:rsidP="004073A0">
      <w:pPr>
        <w:pStyle w:val="Heading1"/>
      </w:pPr>
      <w:bookmarkStart w:id="7" w:name="_Toc179463263"/>
      <w:bookmarkStart w:id="8" w:name="_Toc179463491"/>
      <w:bookmarkStart w:id="9" w:name="_Toc180049905"/>
      <w:bookmarkStart w:id="10" w:name="_Toc180074802"/>
      <w:bookmarkStart w:id="11" w:name="_Toc181300936"/>
      <w:bookmarkStart w:id="12" w:name="_Toc182830290"/>
      <w:r w:rsidRPr="003160B6">
        <w:lastRenderedPageBreak/>
        <w:t>resumen</w:t>
      </w:r>
      <w:bookmarkEnd w:id="7"/>
      <w:bookmarkEnd w:id="8"/>
      <w:bookmarkEnd w:id="9"/>
      <w:bookmarkEnd w:id="10"/>
      <w:bookmarkEnd w:id="11"/>
      <w:bookmarkEnd w:id="12"/>
    </w:p>
    <w:p w14:paraId="72C8B15A" w14:textId="34899FE9" w:rsidR="00A2167F" w:rsidRPr="003160B6" w:rsidRDefault="00A2167F" w:rsidP="00C97ADA">
      <w:bookmarkStart w:id="13"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13"/>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14" w:name="_Toc179463264"/>
      <w:bookmarkStart w:id="15" w:name="_Toc179463492"/>
      <w:bookmarkStart w:id="16" w:name="_Toc180049906"/>
      <w:bookmarkStart w:id="17" w:name="_Toc180074803"/>
      <w:bookmarkStart w:id="18" w:name="_Toc181300937"/>
      <w:bookmarkStart w:id="19" w:name="_Toc182830291"/>
      <w:r w:rsidRPr="003160B6">
        <w:rPr>
          <w:lang w:val="en-US"/>
        </w:rPr>
        <w:lastRenderedPageBreak/>
        <w:t>abstract</w:t>
      </w:r>
      <w:bookmarkEnd w:id="14"/>
      <w:bookmarkEnd w:id="15"/>
      <w:bookmarkEnd w:id="16"/>
      <w:bookmarkEnd w:id="17"/>
      <w:bookmarkEnd w:id="18"/>
      <w:bookmarkEnd w:id="19"/>
    </w:p>
    <w:p w14:paraId="2E20F1C6" w14:textId="1B6049E5"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BD7D42">
        <w:rPr>
          <w:lang w:val="en-US"/>
        </w:rPr>
        <w:t>lacks a</w:t>
      </w:r>
      <w:r w:rsidR="0036543C" w:rsidRPr="003160B6">
        <w:rPr>
          <w:lang w:val="en-US"/>
        </w:rPr>
        <w:t xml:space="preserve">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 xml:space="preserve">which use </w:t>
      </w:r>
      <w:r w:rsidR="00AD0497">
        <w:rPr>
          <w:lang w:val="en-US"/>
        </w:rPr>
        <w:t xml:space="preserve">the </w:t>
      </w:r>
      <w:r w:rsidR="00FC364E" w:rsidRPr="003160B6">
        <w:rPr>
          <w:lang w:val="en-US"/>
        </w:rPr>
        <w:t>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w:t>
      </w:r>
      <w:r w:rsidR="00872CDA">
        <w:rPr>
          <w:lang w:val="en-US"/>
        </w:rPr>
        <w:t xml:space="preserve"> </w:t>
      </w:r>
      <w:r w:rsidR="00FC364E" w:rsidRPr="003160B6">
        <w:rPr>
          <w:lang w:val="en-US"/>
        </w:rPr>
        <w:t>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20" w:name="_Toc179463265"/>
      <w:bookmarkStart w:id="21" w:name="_Toc179463493"/>
      <w:bookmarkStart w:id="22" w:name="_Toc180049907"/>
      <w:bookmarkStart w:id="23" w:name="_Toc180074804"/>
      <w:bookmarkStart w:id="24" w:name="_Toc181300938"/>
      <w:bookmarkStart w:id="25" w:name="_Toc182830292"/>
      <w:r w:rsidRPr="003160B6">
        <w:lastRenderedPageBreak/>
        <w:t>contenidos</w:t>
      </w:r>
      <w:bookmarkEnd w:id="20"/>
      <w:bookmarkEnd w:id="21"/>
      <w:bookmarkEnd w:id="22"/>
      <w:bookmarkEnd w:id="23"/>
      <w:bookmarkEnd w:id="24"/>
      <w:bookmarkEnd w:id="25"/>
    </w:p>
    <w:sdt>
      <w:sdtPr>
        <w:rPr>
          <w:rFonts w:cs="Times New Roman"/>
          <w:b w:val="0"/>
          <w:bCs w:val="0"/>
          <w:caps w:val="0"/>
          <w:sz w:val="24"/>
          <w:szCs w:val="24"/>
        </w:rPr>
        <w:id w:val="-1635245430"/>
        <w:docPartObj>
          <w:docPartGallery w:val="Table of Contents"/>
          <w:docPartUnique/>
        </w:docPartObj>
      </w:sdtPr>
      <w:sdtEndPr>
        <w:rPr>
          <w:noProof/>
        </w:rPr>
      </w:sdtEndPr>
      <w:sdtContent>
        <w:p w14:paraId="1E37550D" w14:textId="3F0D4120" w:rsidR="00A90577"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2830294" w:history="1">
            <w:r w:rsidR="00A90577" w:rsidRPr="008434A1">
              <w:rPr>
                <w:rStyle w:val="Hyperlink"/>
                <w:noProof/>
              </w:rPr>
              <w:t>introducción</w:t>
            </w:r>
            <w:r w:rsidR="00A90577">
              <w:rPr>
                <w:noProof/>
                <w:webHidden/>
              </w:rPr>
              <w:tab/>
            </w:r>
            <w:r w:rsidR="00A90577">
              <w:rPr>
                <w:noProof/>
                <w:webHidden/>
              </w:rPr>
              <w:fldChar w:fldCharType="begin"/>
            </w:r>
            <w:r w:rsidR="00A90577">
              <w:rPr>
                <w:noProof/>
                <w:webHidden/>
              </w:rPr>
              <w:instrText xml:space="preserve"> PAGEREF _Toc182830294 \h </w:instrText>
            </w:r>
            <w:r w:rsidR="00A90577">
              <w:rPr>
                <w:noProof/>
                <w:webHidden/>
              </w:rPr>
            </w:r>
            <w:r w:rsidR="00A90577">
              <w:rPr>
                <w:noProof/>
                <w:webHidden/>
              </w:rPr>
              <w:fldChar w:fldCharType="separate"/>
            </w:r>
            <w:r w:rsidR="00C40287">
              <w:rPr>
                <w:noProof/>
                <w:webHidden/>
              </w:rPr>
              <w:t>1</w:t>
            </w:r>
            <w:r w:rsidR="00A90577">
              <w:rPr>
                <w:noProof/>
                <w:webHidden/>
              </w:rPr>
              <w:fldChar w:fldCharType="end"/>
            </w:r>
          </w:hyperlink>
        </w:p>
        <w:p w14:paraId="4BC68C85" w14:textId="643AC95E"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295" w:history="1">
            <w:r w:rsidRPr="008434A1">
              <w:rPr>
                <w:rStyle w:val="Hyperlink"/>
                <w:noProof/>
              </w:rPr>
              <w:t>capítulo 1. marco teórico y conceptual</w:t>
            </w:r>
            <w:r>
              <w:rPr>
                <w:noProof/>
                <w:webHidden/>
              </w:rPr>
              <w:tab/>
            </w:r>
            <w:r>
              <w:rPr>
                <w:noProof/>
                <w:webHidden/>
              </w:rPr>
              <w:fldChar w:fldCharType="begin"/>
            </w:r>
            <w:r>
              <w:rPr>
                <w:noProof/>
                <w:webHidden/>
              </w:rPr>
              <w:instrText xml:space="preserve"> PAGEREF _Toc182830295 \h </w:instrText>
            </w:r>
            <w:r>
              <w:rPr>
                <w:noProof/>
                <w:webHidden/>
              </w:rPr>
            </w:r>
            <w:r>
              <w:rPr>
                <w:noProof/>
                <w:webHidden/>
              </w:rPr>
              <w:fldChar w:fldCharType="separate"/>
            </w:r>
            <w:r w:rsidR="00C40287">
              <w:rPr>
                <w:noProof/>
                <w:webHidden/>
              </w:rPr>
              <w:t>5</w:t>
            </w:r>
            <w:r>
              <w:rPr>
                <w:noProof/>
                <w:webHidden/>
              </w:rPr>
              <w:fldChar w:fldCharType="end"/>
            </w:r>
          </w:hyperlink>
        </w:p>
        <w:p w14:paraId="1B099805" w14:textId="04CB6B0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6" w:history="1">
            <w:r w:rsidRPr="008434A1">
              <w:rPr>
                <w:rStyle w:val="Hyperlink"/>
                <w:noProof/>
              </w:rPr>
              <w:t>1.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2830296 \h </w:instrText>
            </w:r>
            <w:r>
              <w:rPr>
                <w:noProof/>
                <w:webHidden/>
              </w:rPr>
            </w:r>
            <w:r>
              <w:rPr>
                <w:noProof/>
                <w:webHidden/>
              </w:rPr>
              <w:fldChar w:fldCharType="separate"/>
            </w:r>
            <w:r w:rsidR="00C40287">
              <w:rPr>
                <w:noProof/>
                <w:webHidden/>
              </w:rPr>
              <w:t>5</w:t>
            </w:r>
            <w:r>
              <w:rPr>
                <w:noProof/>
                <w:webHidden/>
              </w:rPr>
              <w:fldChar w:fldCharType="end"/>
            </w:r>
          </w:hyperlink>
        </w:p>
        <w:p w14:paraId="5A19B927" w14:textId="39FB7CC8"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7" w:history="1">
            <w:r w:rsidRPr="008434A1">
              <w:rPr>
                <w:rStyle w:val="Hyperlink"/>
                <w:noProof/>
              </w:rPr>
              <w:t>1.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plicaciones web</w:t>
            </w:r>
            <w:r>
              <w:rPr>
                <w:noProof/>
                <w:webHidden/>
              </w:rPr>
              <w:tab/>
            </w:r>
            <w:r>
              <w:rPr>
                <w:noProof/>
                <w:webHidden/>
              </w:rPr>
              <w:fldChar w:fldCharType="begin"/>
            </w:r>
            <w:r>
              <w:rPr>
                <w:noProof/>
                <w:webHidden/>
              </w:rPr>
              <w:instrText xml:space="preserve"> PAGEREF _Toc182830297 \h </w:instrText>
            </w:r>
            <w:r>
              <w:rPr>
                <w:noProof/>
                <w:webHidden/>
              </w:rPr>
            </w:r>
            <w:r>
              <w:rPr>
                <w:noProof/>
                <w:webHidden/>
              </w:rPr>
              <w:fldChar w:fldCharType="separate"/>
            </w:r>
            <w:r w:rsidR="00C40287">
              <w:rPr>
                <w:noProof/>
                <w:webHidden/>
              </w:rPr>
              <w:t>6</w:t>
            </w:r>
            <w:r>
              <w:rPr>
                <w:noProof/>
                <w:webHidden/>
              </w:rPr>
              <w:fldChar w:fldCharType="end"/>
            </w:r>
          </w:hyperlink>
        </w:p>
        <w:p w14:paraId="27E0F5FF" w14:textId="0A111D5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8" w:history="1">
            <w:r w:rsidRPr="008434A1">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Ventajas y clasificación</w:t>
            </w:r>
            <w:r>
              <w:rPr>
                <w:noProof/>
                <w:webHidden/>
              </w:rPr>
              <w:tab/>
            </w:r>
            <w:r>
              <w:rPr>
                <w:noProof/>
                <w:webHidden/>
              </w:rPr>
              <w:fldChar w:fldCharType="begin"/>
            </w:r>
            <w:r>
              <w:rPr>
                <w:noProof/>
                <w:webHidden/>
              </w:rPr>
              <w:instrText xml:space="preserve"> PAGEREF _Toc182830298 \h </w:instrText>
            </w:r>
            <w:r>
              <w:rPr>
                <w:noProof/>
                <w:webHidden/>
              </w:rPr>
            </w:r>
            <w:r>
              <w:rPr>
                <w:noProof/>
                <w:webHidden/>
              </w:rPr>
              <w:fldChar w:fldCharType="separate"/>
            </w:r>
            <w:r w:rsidR="00C40287">
              <w:rPr>
                <w:noProof/>
                <w:webHidden/>
              </w:rPr>
              <w:t>6</w:t>
            </w:r>
            <w:r>
              <w:rPr>
                <w:noProof/>
                <w:webHidden/>
              </w:rPr>
              <w:fldChar w:fldCharType="end"/>
            </w:r>
          </w:hyperlink>
        </w:p>
        <w:p w14:paraId="7C49EF88" w14:textId="09049FC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9" w:history="1">
            <w:r w:rsidRPr="008434A1">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rquitectura cliente-servidor</w:t>
            </w:r>
            <w:r>
              <w:rPr>
                <w:noProof/>
                <w:webHidden/>
              </w:rPr>
              <w:tab/>
            </w:r>
            <w:r>
              <w:rPr>
                <w:noProof/>
                <w:webHidden/>
              </w:rPr>
              <w:fldChar w:fldCharType="begin"/>
            </w:r>
            <w:r>
              <w:rPr>
                <w:noProof/>
                <w:webHidden/>
              </w:rPr>
              <w:instrText xml:space="preserve"> PAGEREF _Toc182830299 \h </w:instrText>
            </w:r>
            <w:r>
              <w:rPr>
                <w:noProof/>
                <w:webHidden/>
              </w:rPr>
            </w:r>
            <w:r>
              <w:rPr>
                <w:noProof/>
                <w:webHidden/>
              </w:rPr>
              <w:fldChar w:fldCharType="separate"/>
            </w:r>
            <w:r w:rsidR="00C40287">
              <w:rPr>
                <w:noProof/>
                <w:webHidden/>
              </w:rPr>
              <w:t>8</w:t>
            </w:r>
            <w:r>
              <w:rPr>
                <w:noProof/>
                <w:webHidden/>
              </w:rPr>
              <w:fldChar w:fldCharType="end"/>
            </w:r>
          </w:hyperlink>
        </w:p>
        <w:p w14:paraId="3B772194" w14:textId="151A7C0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0" w:history="1">
            <w:r w:rsidRPr="008434A1">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PI y API REST</w:t>
            </w:r>
            <w:r>
              <w:rPr>
                <w:noProof/>
                <w:webHidden/>
              </w:rPr>
              <w:tab/>
            </w:r>
            <w:r>
              <w:rPr>
                <w:noProof/>
                <w:webHidden/>
              </w:rPr>
              <w:fldChar w:fldCharType="begin"/>
            </w:r>
            <w:r>
              <w:rPr>
                <w:noProof/>
                <w:webHidden/>
              </w:rPr>
              <w:instrText xml:space="preserve"> PAGEREF _Toc182830300 \h </w:instrText>
            </w:r>
            <w:r>
              <w:rPr>
                <w:noProof/>
                <w:webHidden/>
              </w:rPr>
            </w:r>
            <w:r>
              <w:rPr>
                <w:noProof/>
                <w:webHidden/>
              </w:rPr>
              <w:fldChar w:fldCharType="separate"/>
            </w:r>
            <w:r w:rsidR="00C40287">
              <w:rPr>
                <w:noProof/>
                <w:webHidden/>
              </w:rPr>
              <w:t>8</w:t>
            </w:r>
            <w:r>
              <w:rPr>
                <w:noProof/>
                <w:webHidden/>
              </w:rPr>
              <w:fldChar w:fldCharType="end"/>
            </w:r>
          </w:hyperlink>
        </w:p>
        <w:p w14:paraId="644FF744" w14:textId="0041B74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1" w:history="1">
            <w:r w:rsidRPr="008434A1">
              <w:rPr>
                <w:rStyle w:val="Hyperlink"/>
                <w:noProof/>
              </w:rPr>
              <w:t>1.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2830301 \h </w:instrText>
            </w:r>
            <w:r>
              <w:rPr>
                <w:noProof/>
                <w:webHidden/>
              </w:rPr>
            </w:r>
            <w:r>
              <w:rPr>
                <w:noProof/>
                <w:webHidden/>
              </w:rPr>
              <w:fldChar w:fldCharType="separate"/>
            </w:r>
            <w:r w:rsidR="00C40287">
              <w:rPr>
                <w:noProof/>
                <w:webHidden/>
              </w:rPr>
              <w:t>9</w:t>
            </w:r>
            <w:r>
              <w:rPr>
                <w:noProof/>
                <w:webHidden/>
              </w:rPr>
              <w:fldChar w:fldCharType="end"/>
            </w:r>
          </w:hyperlink>
        </w:p>
        <w:p w14:paraId="6ACDD700" w14:textId="23F13AA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2" w:history="1">
            <w:r w:rsidRPr="008434A1">
              <w:rPr>
                <w:rStyle w:val="Hyperlink"/>
                <w:noProof/>
              </w:rPr>
              <w:t>1.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cliente</w:t>
            </w:r>
            <w:r>
              <w:rPr>
                <w:noProof/>
                <w:webHidden/>
              </w:rPr>
              <w:tab/>
            </w:r>
            <w:r>
              <w:rPr>
                <w:noProof/>
                <w:webHidden/>
              </w:rPr>
              <w:fldChar w:fldCharType="begin"/>
            </w:r>
            <w:r>
              <w:rPr>
                <w:noProof/>
                <w:webHidden/>
              </w:rPr>
              <w:instrText xml:space="preserve"> PAGEREF _Toc182830302 \h </w:instrText>
            </w:r>
            <w:r>
              <w:rPr>
                <w:noProof/>
                <w:webHidden/>
              </w:rPr>
            </w:r>
            <w:r>
              <w:rPr>
                <w:noProof/>
                <w:webHidden/>
              </w:rPr>
              <w:fldChar w:fldCharType="separate"/>
            </w:r>
            <w:r w:rsidR="00C40287">
              <w:rPr>
                <w:noProof/>
                <w:webHidden/>
              </w:rPr>
              <w:t>10</w:t>
            </w:r>
            <w:r>
              <w:rPr>
                <w:noProof/>
                <w:webHidden/>
              </w:rPr>
              <w:fldChar w:fldCharType="end"/>
            </w:r>
          </w:hyperlink>
        </w:p>
        <w:p w14:paraId="75BDF908" w14:textId="225FF56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3" w:history="1">
            <w:r w:rsidRPr="008434A1">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HTML, CSS y JavaScript</w:t>
            </w:r>
            <w:r>
              <w:rPr>
                <w:noProof/>
                <w:webHidden/>
              </w:rPr>
              <w:tab/>
            </w:r>
            <w:r>
              <w:rPr>
                <w:noProof/>
                <w:webHidden/>
              </w:rPr>
              <w:fldChar w:fldCharType="begin"/>
            </w:r>
            <w:r>
              <w:rPr>
                <w:noProof/>
                <w:webHidden/>
              </w:rPr>
              <w:instrText xml:space="preserve"> PAGEREF _Toc182830303 \h </w:instrText>
            </w:r>
            <w:r>
              <w:rPr>
                <w:noProof/>
                <w:webHidden/>
              </w:rPr>
            </w:r>
            <w:r>
              <w:rPr>
                <w:noProof/>
                <w:webHidden/>
              </w:rPr>
              <w:fldChar w:fldCharType="separate"/>
            </w:r>
            <w:r w:rsidR="00C40287">
              <w:rPr>
                <w:noProof/>
                <w:webHidden/>
              </w:rPr>
              <w:t>10</w:t>
            </w:r>
            <w:r>
              <w:rPr>
                <w:noProof/>
                <w:webHidden/>
              </w:rPr>
              <w:fldChar w:fldCharType="end"/>
            </w:r>
          </w:hyperlink>
        </w:p>
        <w:p w14:paraId="1407A69D" w14:textId="253221D6"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4" w:history="1">
            <w:r w:rsidRPr="008434A1">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JSON</w:t>
            </w:r>
            <w:r>
              <w:rPr>
                <w:noProof/>
                <w:webHidden/>
              </w:rPr>
              <w:tab/>
            </w:r>
            <w:r>
              <w:rPr>
                <w:noProof/>
                <w:webHidden/>
              </w:rPr>
              <w:fldChar w:fldCharType="begin"/>
            </w:r>
            <w:r>
              <w:rPr>
                <w:noProof/>
                <w:webHidden/>
              </w:rPr>
              <w:instrText xml:space="preserve"> PAGEREF _Toc182830304 \h </w:instrText>
            </w:r>
            <w:r>
              <w:rPr>
                <w:noProof/>
                <w:webHidden/>
              </w:rPr>
            </w:r>
            <w:r>
              <w:rPr>
                <w:noProof/>
                <w:webHidden/>
              </w:rPr>
              <w:fldChar w:fldCharType="separate"/>
            </w:r>
            <w:r w:rsidR="00C40287">
              <w:rPr>
                <w:noProof/>
                <w:webHidden/>
              </w:rPr>
              <w:t>11</w:t>
            </w:r>
            <w:r>
              <w:rPr>
                <w:noProof/>
                <w:webHidden/>
              </w:rPr>
              <w:fldChar w:fldCharType="end"/>
            </w:r>
          </w:hyperlink>
        </w:p>
        <w:p w14:paraId="048F8E82" w14:textId="77AB54D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5" w:history="1">
            <w:r w:rsidRPr="008434A1">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eact y Next.js</w:t>
            </w:r>
            <w:r>
              <w:rPr>
                <w:noProof/>
                <w:webHidden/>
              </w:rPr>
              <w:tab/>
            </w:r>
            <w:r>
              <w:rPr>
                <w:noProof/>
                <w:webHidden/>
              </w:rPr>
              <w:fldChar w:fldCharType="begin"/>
            </w:r>
            <w:r>
              <w:rPr>
                <w:noProof/>
                <w:webHidden/>
              </w:rPr>
              <w:instrText xml:space="preserve"> PAGEREF _Toc182830305 \h </w:instrText>
            </w:r>
            <w:r>
              <w:rPr>
                <w:noProof/>
                <w:webHidden/>
              </w:rPr>
            </w:r>
            <w:r>
              <w:rPr>
                <w:noProof/>
                <w:webHidden/>
              </w:rPr>
              <w:fldChar w:fldCharType="separate"/>
            </w:r>
            <w:r w:rsidR="00C40287">
              <w:rPr>
                <w:noProof/>
                <w:webHidden/>
              </w:rPr>
              <w:t>11</w:t>
            </w:r>
            <w:r>
              <w:rPr>
                <w:noProof/>
                <w:webHidden/>
              </w:rPr>
              <w:fldChar w:fldCharType="end"/>
            </w:r>
          </w:hyperlink>
        </w:p>
        <w:p w14:paraId="125AD0EB" w14:textId="6316915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6" w:history="1">
            <w:r w:rsidRPr="008434A1">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Tailwind</w:t>
            </w:r>
            <w:r>
              <w:rPr>
                <w:noProof/>
                <w:webHidden/>
              </w:rPr>
              <w:tab/>
            </w:r>
            <w:r>
              <w:rPr>
                <w:noProof/>
                <w:webHidden/>
              </w:rPr>
              <w:fldChar w:fldCharType="begin"/>
            </w:r>
            <w:r>
              <w:rPr>
                <w:noProof/>
                <w:webHidden/>
              </w:rPr>
              <w:instrText xml:space="preserve"> PAGEREF _Toc182830306 \h </w:instrText>
            </w:r>
            <w:r>
              <w:rPr>
                <w:noProof/>
                <w:webHidden/>
              </w:rPr>
            </w:r>
            <w:r>
              <w:rPr>
                <w:noProof/>
                <w:webHidden/>
              </w:rPr>
              <w:fldChar w:fldCharType="separate"/>
            </w:r>
            <w:r w:rsidR="00C40287">
              <w:rPr>
                <w:noProof/>
                <w:webHidden/>
              </w:rPr>
              <w:t>12</w:t>
            </w:r>
            <w:r>
              <w:rPr>
                <w:noProof/>
                <w:webHidden/>
              </w:rPr>
              <w:fldChar w:fldCharType="end"/>
            </w:r>
          </w:hyperlink>
        </w:p>
        <w:p w14:paraId="410D89FC" w14:textId="7E92461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7" w:history="1">
            <w:r w:rsidRPr="008434A1">
              <w:rPr>
                <w:rStyle w:val="Hyperlink"/>
                <w:noProof/>
              </w:rPr>
              <w:t>1.5</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servidor</w:t>
            </w:r>
            <w:r>
              <w:rPr>
                <w:noProof/>
                <w:webHidden/>
              </w:rPr>
              <w:tab/>
            </w:r>
            <w:r>
              <w:rPr>
                <w:noProof/>
                <w:webHidden/>
              </w:rPr>
              <w:fldChar w:fldCharType="begin"/>
            </w:r>
            <w:r>
              <w:rPr>
                <w:noProof/>
                <w:webHidden/>
              </w:rPr>
              <w:instrText xml:space="preserve"> PAGEREF _Toc182830307 \h </w:instrText>
            </w:r>
            <w:r>
              <w:rPr>
                <w:noProof/>
                <w:webHidden/>
              </w:rPr>
            </w:r>
            <w:r>
              <w:rPr>
                <w:noProof/>
                <w:webHidden/>
              </w:rPr>
              <w:fldChar w:fldCharType="separate"/>
            </w:r>
            <w:r w:rsidR="00C40287">
              <w:rPr>
                <w:noProof/>
                <w:webHidden/>
              </w:rPr>
              <w:t>12</w:t>
            </w:r>
            <w:r>
              <w:rPr>
                <w:noProof/>
                <w:webHidden/>
              </w:rPr>
              <w:fldChar w:fldCharType="end"/>
            </w:r>
          </w:hyperlink>
        </w:p>
        <w:p w14:paraId="3F734E61" w14:textId="7AC511B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8" w:history="1">
            <w:r w:rsidRPr="008434A1">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ython</w:t>
            </w:r>
            <w:r>
              <w:rPr>
                <w:noProof/>
                <w:webHidden/>
              </w:rPr>
              <w:tab/>
            </w:r>
            <w:r>
              <w:rPr>
                <w:noProof/>
                <w:webHidden/>
              </w:rPr>
              <w:fldChar w:fldCharType="begin"/>
            </w:r>
            <w:r>
              <w:rPr>
                <w:noProof/>
                <w:webHidden/>
              </w:rPr>
              <w:instrText xml:space="preserve"> PAGEREF _Toc182830308 \h </w:instrText>
            </w:r>
            <w:r>
              <w:rPr>
                <w:noProof/>
                <w:webHidden/>
              </w:rPr>
            </w:r>
            <w:r>
              <w:rPr>
                <w:noProof/>
                <w:webHidden/>
              </w:rPr>
              <w:fldChar w:fldCharType="separate"/>
            </w:r>
            <w:r w:rsidR="00C40287">
              <w:rPr>
                <w:noProof/>
                <w:webHidden/>
              </w:rPr>
              <w:t>12</w:t>
            </w:r>
            <w:r>
              <w:rPr>
                <w:noProof/>
                <w:webHidden/>
              </w:rPr>
              <w:fldChar w:fldCharType="end"/>
            </w:r>
          </w:hyperlink>
        </w:p>
        <w:p w14:paraId="4592C42B" w14:textId="18E99656"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9" w:history="1">
            <w:r w:rsidRPr="008434A1">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w:t>
            </w:r>
            <w:r>
              <w:rPr>
                <w:noProof/>
                <w:webHidden/>
              </w:rPr>
              <w:tab/>
            </w:r>
            <w:r>
              <w:rPr>
                <w:noProof/>
                <w:webHidden/>
              </w:rPr>
              <w:fldChar w:fldCharType="begin"/>
            </w:r>
            <w:r>
              <w:rPr>
                <w:noProof/>
                <w:webHidden/>
              </w:rPr>
              <w:instrText xml:space="preserve"> PAGEREF _Toc182830309 \h </w:instrText>
            </w:r>
            <w:r>
              <w:rPr>
                <w:noProof/>
                <w:webHidden/>
              </w:rPr>
            </w:r>
            <w:r>
              <w:rPr>
                <w:noProof/>
                <w:webHidden/>
              </w:rPr>
              <w:fldChar w:fldCharType="separate"/>
            </w:r>
            <w:r w:rsidR="00C40287">
              <w:rPr>
                <w:noProof/>
                <w:webHidden/>
              </w:rPr>
              <w:t>13</w:t>
            </w:r>
            <w:r>
              <w:rPr>
                <w:noProof/>
                <w:webHidden/>
              </w:rPr>
              <w:fldChar w:fldCharType="end"/>
            </w:r>
          </w:hyperlink>
        </w:p>
        <w:p w14:paraId="2A7C72CD" w14:textId="2D66A24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0" w:history="1">
            <w:r w:rsidRPr="008434A1">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 REST Framework</w:t>
            </w:r>
            <w:r>
              <w:rPr>
                <w:noProof/>
                <w:webHidden/>
              </w:rPr>
              <w:tab/>
            </w:r>
            <w:r>
              <w:rPr>
                <w:noProof/>
                <w:webHidden/>
              </w:rPr>
              <w:fldChar w:fldCharType="begin"/>
            </w:r>
            <w:r>
              <w:rPr>
                <w:noProof/>
                <w:webHidden/>
              </w:rPr>
              <w:instrText xml:space="preserve"> PAGEREF _Toc182830310 \h </w:instrText>
            </w:r>
            <w:r>
              <w:rPr>
                <w:noProof/>
                <w:webHidden/>
              </w:rPr>
            </w:r>
            <w:r>
              <w:rPr>
                <w:noProof/>
                <w:webHidden/>
              </w:rPr>
              <w:fldChar w:fldCharType="separate"/>
            </w:r>
            <w:r w:rsidR="00C40287">
              <w:rPr>
                <w:noProof/>
                <w:webHidden/>
              </w:rPr>
              <w:t>13</w:t>
            </w:r>
            <w:r>
              <w:rPr>
                <w:noProof/>
                <w:webHidden/>
              </w:rPr>
              <w:fldChar w:fldCharType="end"/>
            </w:r>
          </w:hyperlink>
        </w:p>
        <w:p w14:paraId="034CD966" w14:textId="65716CED"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1" w:history="1">
            <w:r w:rsidRPr="008434A1">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Bases de datos</w:t>
            </w:r>
            <w:r>
              <w:rPr>
                <w:noProof/>
                <w:webHidden/>
              </w:rPr>
              <w:tab/>
            </w:r>
            <w:r>
              <w:rPr>
                <w:noProof/>
                <w:webHidden/>
              </w:rPr>
              <w:fldChar w:fldCharType="begin"/>
            </w:r>
            <w:r>
              <w:rPr>
                <w:noProof/>
                <w:webHidden/>
              </w:rPr>
              <w:instrText xml:space="preserve"> PAGEREF _Toc182830311 \h </w:instrText>
            </w:r>
            <w:r>
              <w:rPr>
                <w:noProof/>
                <w:webHidden/>
              </w:rPr>
            </w:r>
            <w:r>
              <w:rPr>
                <w:noProof/>
                <w:webHidden/>
              </w:rPr>
              <w:fldChar w:fldCharType="separate"/>
            </w:r>
            <w:r w:rsidR="00C40287">
              <w:rPr>
                <w:noProof/>
                <w:webHidden/>
              </w:rPr>
              <w:t>13</w:t>
            </w:r>
            <w:r>
              <w:rPr>
                <w:noProof/>
                <w:webHidden/>
              </w:rPr>
              <w:fldChar w:fldCharType="end"/>
            </w:r>
          </w:hyperlink>
        </w:p>
        <w:p w14:paraId="363CD700" w14:textId="21A7CEDC"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2" w:history="1">
            <w:r w:rsidRPr="008434A1">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Sistema gestor de bases de datos</w:t>
            </w:r>
            <w:r>
              <w:rPr>
                <w:noProof/>
                <w:webHidden/>
              </w:rPr>
              <w:tab/>
            </w:r>
            <w:r>
              <w:rPr>
                <w:noProof/>
                <w:webHidden/>
              </w:rPr>
              <w:fldChar w:fldCharType="begin"/>
            </w:r>
            <w:r>
              <w:rPr>
                <w:noProof/>
                <w:webHidden/>
              </w:rPr>
              <w:instrText xml:space="preserve"> PAGEREF _Toc182830312 \h </w:instrText>
            </w:r>
            <w:r>
              <w:rPr>
                <w:noProof/>
                <w:webHidden/>
              </w:rPr>
            </w:r>
            <w:r>
              <w:rPr>
                <w:noProof/>
                <w:webHidden/>
              </w:rPr>
              <w:fldChar w:fldCharType="separate"/>
            </w:r>
            <w:r w:rsidR="00C40287">
              <w:rPr>
                <w:noProof/>
                <w:webHidden/>
              </w:rPr>
              <w:t>14</w:t>
            </w:r>
            <w:r>
              <w:rPr>
                <w:noProof/>
                <w:webHidden/>
              </w:rPr>
              <w:fldChar w:fldCharType="end"/>
            </w:r>
          </w:hyperlink>
        </w:p>
        <w:p w14:paraId="5710F6A3" w14:textId="46F414C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3" w:history="1">
            <w:r w:rsidRPr="008434A1">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ostgreSQL</w:t>
            </w:r>
            <w:r>
              <w:rPr>
                <w:noProof/>
                <w:webHidden/>
              </w:rPr>
              <w:tab/>
            </w:r>
            <w:r>
              <w:rPr>
                <w:noProof/>
                <w:webHidden/>
              </w:rPr>
              <w:fldChar w:fldCharType="begin"/>
            </w:r>
            <w:r>
              <w:rPr>
                <w:noProof/>
                <w:webHidden/>
              </w:rPr>
              <w:instrText xml:space="preserve"> PAGEREF _Toc182830313 \h </w:instrText>
            </w:r>
            <w:r>
              <w:rPr>
                <w:noProof/>
                <w:webHidden/>
              </w:rPr>
            </w:r>
            <w:r>
              <w:rPr>
                <w:noProof/>
                <w:webHidden/>
              </w:rPr>
              <w:fldChar w:fldCharType="separate"/>
            </w:r>
            <w:r w:rsidR="00C40287">
              <w:rPr>
                <w:noProof/>
                <w:webHidden/>
              </w:rPr>
              <w:t>14</w:t>
            </w:r>
            <w:r>
              <w:rPr>
                <w:noProof/>
                <w:webHidden/>
              </w:rPr>
              <w:fldChar w:fldCharType="end"/>
            </w:r>
          </w:hyperlink>
        </w:p>
        <w:p w14:paraId="40D2C1AD" w14:textId="5169095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4" w:history="1">
            <w:r w:rsidRPr="008434A1">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Autenticación y autorización</w:t>
            </w:r>
            <w:r>
              <w:rPr>
                <w:noProof/>
                <w:webHidden/>
              </w:rPr>
              <w:tab/>
            </w:r>
            <w:r>
              <w:rPr>
                <w:noProof/>
                <w:webHidden/>
              </w:rPr>
              <w:fldChar w:fldCharType="begin"/>
            </w:r>
            <w:r>
              <w:rPr>
                <w:noProof/>
                <w:webHidden/>
              </w:rPr>
              <w:instrText xml:space="preserve"> PAGEREF _Toc182830314 \h </w:instrText>
            </w:r>
            <w:r>
              <w:rPr>
                <w:noProof/>
                <w:webHidden/>
              </w:rPr>
            </w:r>
            <w:r>
              <w:rPr>
                <w:noProof/>
                <w:webHidden/>
              </w:rPr>
              <w:fldChar w:fldCharType="separate"/>
            </w:r>
            <w:r w:rsidR="00C40287">
              <w:rPr>
                <w:noProof/>
                <w:webHidden/>
              </w:rPr>
              <w:t>14</w:t>
            </w:r>
            <w:r>
              <w:rPr>
                <w:noProof/>
                <w:webHidden/>
              </w:rPr>
              <w:fldChar w:fldCharType="end"/>
            </w:r>
          </w:hyperlink>
        </w:p>
        <w:p w14:paraId="705CEA5A" w14:textId="7874392C"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5" w:history="1">
            <w:r w:rsidRPr="008434A1">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lang w:val="en-US"/>
              </w:rPr>
              <w:t>NextAuth y Django REST Framework</w:t>
            </w:r>
            <w:r>
              <w:rPr>
                <w:noProof/>
                <w:webHidden/>
              </w:rPr>
              <w:tab/>
            </w:r>
            <w:r>
              <w:rPr>
                <w:noProof/>
                <w:webHidden/>
              </w:rPr>
              <w:fldChar w:fldCharType="begin"/>
            </w:r>
            <w:r>
              <w:rPr>
                <w:noProof/>
                <w:webHidden/>
              </w:rPr>
              <w:instrText xml:space="preserve"> PAGEREF _Toc182830315 \h </w:instrText>
            </w:r>
            <w:r>
              <w:rPr>
                <w:noProof/>
                <w:webHidden/>
              </w:rPr>
            </w:r>
            <w:r>
              <w:rPr>
                <w:noProof/>
                <w:webHidden/>
              </w:rPr>
              <w:fldChar w:fldCharType="separate"/>
            </w:r>
            <w:r w:rsidR="00C40287">
              <w:rPr>
                <w:noProof/>
                <w:webHidden/>
              </w:rPr>
              <w:t>15</w:t>
            </w:r>
            <w:r>
              <w:rPr>
                <w:noProof/>
                <w:webHidden/>
              </w:rPr>
              <w:fldChar w:fldCharType="end"/>
            </w:r>
          </w:hyperlink>
        </w:p>
        <w:p w14:paraId="37977D1A" w14:textId="3E74A61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6" w:history="1">
            <w:r w:rsidRPr="008434A1">
              <w:rPr>
                <w:rStyle w:val="Hyperlink"/>
                <w:noProof/>
              </w:rPr>
              <w:t>1.8</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16 \h </w:instrText>
            </w:r>
            <w:r>
              <w:rPr>
                <w:noProof/>
                <w:webHidden/>
              </w:rPr>
            </w:r>
            <w:r>
              <w:rPr>
                <w:noProof/>
                <w:webHidden/>
              </w:rPr>
              <w:fldChar w:fldCharType="separate"/>
            </w:r>
            <w:r w:rsidR="00C40287">
              <w:rPr>
                <w:noProof/>
                <w:webHidden/>
              </w:rPr>
              <w:t>16</w:t>
            </w:r>
            <w:r>
              <w:rPr>
                <w:noProof/>
                <w:webHidden/>
              </w:rPr>
              <w:fldChar w:fldCharType="end"/>
            </w:r>
          </w:hyperlink>
        </w:p>
        <w:p w14:paraId="49A71268" w14:textId="578725BB"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17" w:history="1">
            <w:r w:rsidRPr="008434A1">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2830317 \h </w:instrText>
            </w:r>
            <w:r>
              <w:rPr>
                <w:noProof/>
                <w:webHidden/>
              </w:rPr>
            </w:r>
            <w:r>
              <w:rPr>
                <w:noProof/>
                <w:webHidden/>
              </w:rPr>
              <w:fldChar w:fldCharType="separate"/>
            </w:r>
            <w:r w:rsidR="00C40287">
              <w:rPr>
                <w:noProof/>
                <w:webHidden/>
              </w:rPr>
              <w:t>17</w:t>
            </w:r>
            <w:r>
              <w:rPr>
                <w:noProof/>
                <w:webHidden/>
              </w:rPr>
              <w:fldChar w:fldCharType="end"/>
            </w:r>
          </w:hyperlink>
        </w:p>
        <w:p w14:paraId="2979EFF5" w14:textId="26C0D420"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9" w:history="1">
            <w:r w:rsidRPr="008434A1">
              <w:rPr>
                <w:rStyle w:val="Hyperlink"/>
                <w:noProof/>
              </w:rPr>
              <w:t>2.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2830319 \h </w:instrText>
            </w:r>
            <w:r>
              <w:rPr>
                <w:noProof/>
                <w:webHidden/>
              </w:rPr>
            </w:r>
            <w:r>
              <w:rPr>
                <w:noProof/>
                <w:webHidden/>
              </w:rPr>
              <w:fldChar w:fldCharType="separate"/>
            </w:r>
            <w:r w:rsidR="00C40287">
              <w:rPr>
                <w:noProof/>
                <w:webHidden/>
              </w:rPr>
              <w:t>17</w:t>
            </w:r>
            <w:r>
              <w:rPr>
                <w:noProof/>
                <w:webHidden/>
              </w:rPr>
              <w:fldChar w:fldCharType="end"/>
            </w:r>
          </w:hyperlink>
        </w:p>
        <w:p w14:paraId="45F74B1E" w14:textId="03F31749"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0" w:history="1">
            <w:r w:rsidRPr="008434A1">
              <w:rPr>
                <w:rStyle w:val="Hyperlink"/>
                <w:noProof/>
              </w:rPr>
              <w:t>2.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servidor</w:t>
            </w:r>
            <w:r>
              <w:rPr>
                <w:noProof/>
                <w:webHidden/>
              </w:rPr>
              <w:tab/>
            </w:r>
            <w:r>
              <w:rPr>
                <w:noProof/>
                <w:webHidden/>
              </w:rPr>
              <w:fldChar w:fldCharType="begin"/>
            </w:r>
            <w:r>
              <w:rPr>
                <w:noProof/>
                <w:webHidden/>
              </w:rPr>
              <w:instrText xml:space="preserve"> PAGEREF _Toc182830320 \h </w:instrText>
            </w:r>
            <w:r>
              <w:rPr>
                <w:noProof/>
                <w:webHidden/>
              </w:rPr>
            </w:r>
            <w:r>
              <w:rPr>
                <w:noProof/>
                <w:webHidden/>
              </w:rPr>
              <w:fldChar w:fldCharType="separate"/>
            </w:r>
            <w:r w:rsidR="00C40287">
              <w:rPr>
                <w:noProof/>
                <w:webHidden/>
              </w:rPr>
              <w:t>20</w:t>
            </w:r>
            <w:r>
              <w:rPr>
                <w:noProof/>
                <w:webHidden/>
              </w:rPr>
              <w:fldChar w:fldCharType="end"/>
            </w:r>
          </w:hyperlink>
        </w:p>
        <w:p w14:paraId="3B0991D2" w14:textId="325CF115"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1" w:history="1">
            <w:r w:rsidRPr="008434A1">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2830321 \h </w:instrText>
            </w:r>
            <w:r>
              <w:rPr>
                <w:noProof/>
                <w:webHidden/>
              </w:rPr>
            </w:r>
            <w:r>
              <w:rPr>
                <w:noProof/>
                <w:webHidden/>
              </w:rPr>
              <w:fldChar w:fldCharType="separate"/>
            </w:r>
            <w:r w:rsidR="00C40287">
              <w:rPr>
                <w:noProof/>
                <w:webHidden/>
              </w:rPr>
              <w:t>20</w:t>
            </w:r>
            <w:r>
              <w:rPr>
                <w:noProof/>
                <w:webHidden/>
              </w:rPr>
              <w:fldChar w:fldCharType="end"/>
            </w:r>
          </w:hyperlink>
        </w:p>
        <w:p w14:paraId="792BE98C" w14:textId="46053C68"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2" w:history="1">
            <w:r w:rsidRPr="008434A1">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l servidor Django</w:t>
            </w:r>
            <w:r>
              <w:rPr>
                <w:noProof/>
                <w:webHidden/>
              </w:rPr>
              <w:tab/>
            </w:r>
            <w:r>
              <w:rPr>
                <w:noProof/>
                <w:webHidden/>
              </w:rPr>
              <w:fldChar w:fldCharType="begin"/>
            </w:r>
            <w:r>
              <w:rPr>
                <w:noProof/>
                <w:webHidden/>
              </w:rPr>
              <w:instrText xml:space="preserve"> PAGEREF _Toc182830322 \h </w:instrText>
            </w:r>
            <w:r>
              <w:rPr>
                <w:noProof/>
                <w:webHidden/>
              </w:rPr>
            </w:r>
            <w:r>
              <w:rPr>
                <w:noProof/>
                <w:webHidden/>
              </w:rPr>
              <w:fldChar w:fldCharType="separate"/>
            </w:r>
            <w:r w:rsidR="00C40287">
              <w:rPr>
                <w:noProof/>
                <w:webHidden/>
              </w:rPr>
              <w:t>24</w:t>
            </w:r>
            <w:r>
              <w:rPr>
                <w:noProof/>
                <w:webHidden/>
              </w:rPr>
              <w:fldChar w:fldCharType="end"/>
            </w:r>
          </w:hyperlink>
        </w:p>
        <w:p w14:paraId="24AB8BE8" w14:textId="47B45BEF"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3" w:history="1">
            <w:r w:rsidRPr="008434A1">
              <w:rPr>
                <w:rStyle w:val="Hyperlink"/>
                <w:noProof/>
              </w:rPr>
              <w:t>2.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cliente</w:t>
            </w:r>
            <w:r>
              <w:rPr>
                <w:noProof/>
                <w:webHidden/>
              </w:rPr>
              <w:tab/>
            </w:r>
            <w:r>
              <w:rPr>
                <w:noProof/>
                <w:webHidden/>
              </w:rPr>
              <w:fldChar w:fldCharType="begin"/>
            </w:r>
            <w:r>
              <w:rPr>
                <w:noProof/>
                <w:webHidden/>
              </w:rPr>
              <w:instrText xml:space="preserve"> PAGEREF _Toc182830323 \h </w:instrText>
            </w:r>
            <w:r>
              <w:rPr>
                <w:noProof/>
                <w:webHidden/>
              </w:rPr>
            </w:r>
            <w:r>
              <w:rPr>
                <w:noProof/>
                <w:webHidden/>
              </w:rPr>
              <w:fldChar w:fldCharType="separate"/>
            </w:r>
            <w:r w:rsidR="00C40287">
              <w:rPr>
                <w:noProof/>
                <w:webHidden/>
              </w:rPr>
              <w:t>28</w:t>
            </w:r>
            <w:r>
              <w:rPr>
                <w:noProof/>
                <w:webHidden/>
              </w:rPr>
              <w:fldChar w:fldCharType="end"/>
            </w:r>
          </w:hyperlink>
        </w:p>
        <w:p w14:paraId="64231A6C" w14:textId="0F1C71F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4" w:history="1">
            <w:r w:rsidRPr="008434A1">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utas y páginas</w:t>
            </w:r>
            <w:r>
              <w:rPr>
                <w:noProof/>
                <w:webHidden/>
              </w:rPr>
              <w:tab/>
            </w:r>
            <w:r>
              <w:rPr>
                <w:noProof/>
                <w:webHidden/>
              </w:rPr>
              <w:fldChar w:fldCharType="begin"/>
            </w:r>
            <w:r>
              <w:rPr>
                <w:noProof/>
                <w:webHidden/>
              </w:rPr>
              <w:instrText xml:space="preserve"> PAGEREF _Toc182830324 \h </w:instrText>
            </w:r>
            <w:r>
              <w:rPr>
                <w:noProof/>
                <w:webHidden/>
              </w:rPr>
            </w:r>
            <w:r>
              <w:rPr>
                <w:noProof/>
                <w:webHidden/>
              </w:rPr>
              <w:fldChar w:fldCharType="separate"/>
            </w:r>
            <w:r w:rsidR="00C40287">
              <w:rPr>
                <w:noProof/>
                <w:webHidden/>
              </w:rPr>
              <w:t>28</w:t>
            </w:r>
            <w:r>
              <w:rPr>
                <w:noProof/>
                <w:webHidden/>
              </w:rPr>
              <w:fldChar w:fldCharType="end"/>
            </w:r>
          </w:hyperlink>
        </w:p>
        <w:p w14:paraId="31B98497" w14:textId="71D7825E"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5" w:history="1">
            <w:r w:rsidRPr="008434A1">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Componentes</w:t>
            </w:r>
            <w:r>
              <w:rPr>
                <w:noProof/>
                <w:webHidden/>
              </w:rPr>
              <w:tab/>
            </w:r>
            <w:r>
              <w:rPr>
                <w:noProof/>
                <w:webHidden/>
              </w:rPr>
              <w:fldChar w:fldCharType="begin"/>
            </w:r>
            <w:r>
              <w:rPr>
                <w:noProof/>
                <w:webHidden/>
              </w:rPr>
              <w:instrText xml:space="preserve"> PAGEREF _Toc182830325 \h </w:instrText>
            </w:r>
            <w:r>
              <w:rPr>
                <w:noProof/>
                <w:webHidden/>
              </w:rPr>
            </w:r>
            <w:r>
              <w:rPr>
                <w:noProof/>
                <w:webHidden/>
              </w:rPr>
              <w:fldChar w:fldCharType="separate"/>
            </w:r>
            <w:r w:rsidR="00C40287">
              <w:rPr>
                <w:noProof/>
                <w:webHidden/>
              </w:rPr>
              <w:t>30</w:t>
            </w:r>
            <w:r>
              <w:rPr>
                <w:noProof/>
                <w:webHidden/>
              </w:rPr>
              <w:fldChar w:fldCharType="end"/>
            </w:r>
          </w:hyperlink>
        </w:p>
        <w:p w14:paraId="35206927" w14:textId="752D956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6" w:history="1">
            <w:r w:rsidRPr="008434A1">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 la autenticación</w:t>
            </w:r>
            <w:r>
              <w:rPr>
                <w:noProof/>
                <w:webHidden/>
              </w:rPr>
              <w:tab/>
            </w:r>
            <w:r>
              <w:rPr>
                <w:noProof/>
                <w:webHidden/>
              </w:rPr>
              <w:fldChar w:fldCharType="begin"/>
            </w:r>
            <w:r>
              <w:rPr>
                <w:noProof/>
                <w:webHidden/>
              </w:rPr>
              <w:instrText xml:space="preserve"> PAGEREF _Toc182830326 \h </w:instrText>
            </w:r>
            <w:r>
              <w:rPr>
                <w:noProof/>
                <w:webHidden/>
              </w:rPr>
            </w:r>
            <w:r>
              <w:rPr>
                <w:noProof/>
                <w:webHidden/>
              </w:rPr>
              <w:fldChar w:fldCharType="separate"/>
            </w:r>
            <w:r w:rsidR="00C40287">
              <w:rPr>
                <w:noProof/>
                <w:webHidden/>
              </w:rPr>
              <w:t>34</w:t>
            </w:r>
            <w:r>
              <w:rPr>
                <w:noProof/>
                <w:webHidden/>
              </w:rPr>
              <w:fldChar w:fldCharType="end"/>
            </w:r>
          </w:hyperlink>
        </w:p>
        <w:p w14:paraId="376EBDE8" w14:textId="66BF5563"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7" w:history="1">
            <w:r w:rsidRPr="008434A1">
              <w:rPr>
                <w:rStyle w:val="Hyperlink"/>
                <w:noProof/>
              </w:rPr>
              <w:t>2.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27 \h </w:instrText>
            </w:r>
            <w:r>
              <w:rPr>
                <w:noProof/>
                <w:webHidden/>
              </w:rPr>
            </w:r>
            <w:r>
              <w:rPr>
                <w:noProof/>
                <w:webHidden/>
              </w:rPr>
              <w:fldChar w:fldCharType="separate"/>
            </w:r>
            <w:r w:rsidR="00C40287">
              <w:rPr>
                <w:noProof/>
                <w:webHidden/>
              </w:rPr>
              <w:t>35</w:t>
            </w:r>
            <w:r>
              <w:rPr>
                <w:noProof/>
                <w:webHidden/>
              </w:rPr>
              <w:fldChar w:fldCharType="end"/>
            </w:r>
          </w:hyperlink>
        </w:p>
        <w:p w14:paraId="2E7844B9" w14:textId="6ADE2D1B"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28" w:history="1">
            <w:r w:rsidRPr="008434A1">
              <w:rPr>
                <w:rStyle w:val="Hyperlink"/>
                <w:noProof/>
              </w:rPr>
              <w:t>capítulo 3. pruebas realizadas al software</w:t>
            </w:r>
            <w:r>
              <w:rPr>
                <w:noProof/>
                <w:webHidden/>
              </w:rPr>
              <w:tab/>
            </w:r>
            <w:r>
              <w:rPr>
                <w:noProof/>
                <w:webHidden/>
              </w:rPr>
              <w:fldChar w:fldCharType="begin"/>
            </w:r>
            <w:r>
              <w:rPr>
                <w:noProof/>
                <w:webHidden/>
              </w:rPr>
              <w:instrText xml:space="preserve"> PAGEREF _Toc182830328 \h </w:instrText>
            </w:r>
            <w:r>
              <w:rPr>
                <w:noProof/>
                <w:webHidden/>
              </w:rPr>
            </w:r>
            <w:r>
              <w:rPr>
                <w:noProof/>
                <w:webHidden/>
              </w:rPr>
              <w:fldChar w:fldCharType="separate"/>
            </w:r>
            <w:r w:rsidR="00C40287">
              <w:rPr>
                <w:noProof/>
                <w:webHidden/>
              </w:rPr>
              <w:t>36</w:t>
            </w:r>
            <w:r>
              <w:rPr>
                <w:noProof/>
                <w:webHidden/>
              </w:rPr>
              <w:fldChar w:fldCharType="end"/>
            </w:r>
          </w:hyperlink>
        </w:p>
        <w:p w14:paraId="56F14612" w14:textId="79F8FE1C"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2" w:history="1">
            <w:r w:rsidRPr="008434A1">
              <w:rPr>
                <w:rStyle w:val="Hyperlink"/>
                <w:noProof/>
              </w:rPr>
              <w:t>3.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generales de las pruebas de software</w:t>
            </w:r>
            <w:r>
              <w:rPr>
                <w:noProof/>
                <w:webHidden/>
              </w:rPr>
              <w:tab/>
            </w:r>
            <w:r>
              <w:rPr>
                <w:noProof/>
                <w:webHidden/>
              </w:rPr>
              <w:fldChar w:fldCharType="begin"/>
            </w:r>
            <w:r>
              <w:rPr>
                <w:noProof/>
                <w:webHidden/>
              </w:rPr>
              <w:instrText xml:space="preserve"> PAGEREF _Toc182830332 \h </w:instrText>
            </w:r>
            <w:r>
              <w:rPr>
                <w:noProof/>
                <w:webHidden/>
              </w:rPr>
            </w:r>
            <w:r>
              <w:rPr>
                <w:noProof/>
                <w:webHidden/>
              </w:rPr>
              <w:fldChar w:fldCharType="separate"/>
            </w:r>
            <w:r w:rsidR="00C40287">
              <w:rPr>
                <w:noProof/>
                <w:webHidden/>
              </w:rPr>
              <w:t>36</w:t>
            </w:r>
            <w:r>
              <w:rPr>
                <w:noProof/>
                <w:webHidden/>
              </w:rPr>
              <w:fldChar w:fldCharType="end"/>
            </w:r>
          </w:hyperlink>
        </w:p>
        <w:p w14:paraId="011A0AB7" w14:textId="180DE9B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3" w:history="1">
            <w:r w:rsidRPr="008434A1">
              <w:rPr>
                <w:rStyle w:val="Hyperlink"/>
                <w:noProof/>
                <w14:scene3d>
                  <w14:camera w14:prst="orthographicFront"/>
                  <w14:lightRig w14:rig="threePt" w14:dir="t">
                    <w14:rot w14:lat="0" w14:lon="0" w14:rev="0"/>
                  </w14:lightRig>
                </w14:scene3d>
                <w14:ligatures w14:val="none"/>
              </w:rPr>
              <w:t>3.1.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opósito</w:t>
            </w:r>
            <w:r>
              <w:rPr>
                <w:noProof/>
                <w:webHidden/>
              </w:rPr>
              <w:tab/>
            </w:r>
            <w:r>
              <w:rPr>
                <w:noProof/>
                <w:webHidden/>
              </w:rPr>
              <w:fldChar w:fldCharType="begin"/>
            </w:r>
            <w:r>
              <w:rPr>
                <w:noProof/>
                <w:webHidden/>
              </w:rPr>
              <w:instrText xml:space="preserve"> PAGEREF _Toc182830333 \h </w:instrText>
            </w:r>
            <w:r>
              <w:rPr>
                <w:noProof/>
                <w:webHidden/>
              </w:rPr>
            </w:r>
            <w:r>
              <w:rPr>
                <w:noProof/>
                <w:webHidden/>
              </w:rPr>
              <w:fldChar w:fldCharType="separate"/>
            </w:r>
            <w:r w:rsidR="00C40287">
              <w:rPr>
                <w:noProof/>
                <w:webHidden/>
              </w:rPr>
              <w:t>36</w:t>
            </w:r>
            <w:r>
              <w:rPr>
                <w:noProof/>
                <w:webHidden/>
              </w:rPr>
              <w:fldChar w:fldCharType="end"/>
            </w:r>
          </w:hyperlink>
        </w:p>
        <w:p w14:paraId="5F19D0B7" w14:textId="7CDF9DE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4" w:history="1">
            <w:r w:rsidRPr="008434A1">
              <w:rPr>
                <w:rStyle w:val="Hyperlink"/>
                <w:noProof/>
                <w14:scene3d>
                  <w14:camera w14:prst="orthographicFront"/>
                  <w14:lightRig w14:rig="threePt" w14:dir="t">
                    <w14:rot w14:lat="0" w14:lon="0" w14:rev="0"/>
                  </w14:lightRig>
                </w14:scene3d>
                <w14:ligatures w14:val="none"/>
              </w:rPr>
              <w:t>3.1.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Metodologías</w:t>
            </w:r>
            <w:r>
              <w:rPr>
                <w:noProof/>
                <w:webHidden/>
              </w:rPr>
              <w:tab/>
            </w:r>
            <w:r>
              <w:rPr>
                <w:noProof/>
                <w:webHidden/>
              </w:rPr>
              <w:fldChar w:fldCharType="begin"/>
            </w:r>
            <w:r>
              <w:rPr>
                <w:noProof/>
                <w:webHidden/>
              </w:rPr>
              <w:instrText xml:space="preserve"> PAGEREF _Toc182830334 \h </w:instrText>
            </w:r>
            <w:r>
              <w:rPr>
                <w:noProof/>
                <w:webHidden/>
              </w:rPr>
            </w:r>
            <w:r>
              <w:rPr>
                <w:noProof/>
                <w:webHidden/>
              </w:rPr>
              <w:fldChar w:fldCharType="separate"/>
            </w:r>
            <w:r w:rsidR="00C40287">
              <w:rPr>
                <w:noProof/>
                <w:webHidden/>
              </w:rPr>
              <w:t>36</w:t>
            </w:r>
            <w:r>
              <w:rPr>
                <w:noProof/>
                <w:webHidden/>
              </w:rPr>
              <w:fldChar w:fldCharType="end"/>
            </w:r>
          </w:hyperlink>
        </w:p>
        <w:p w14:paraId="7C68EC32" w14:textId="66A8977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5" w:history="1">
            <w:r w:rsidRPr="008434A1">
              <w:rPr>
                <w:rStyle w:val="Hyperlink"/>
                <w:noProof/>
              </w:rPr>
              <w:t>3.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Pruebas realizadas a la aplicación web propuesta</w:t>
            </w:r>
            <w:r>
              <w:rPr>
                <w:noProof/>
                <w:webHidden/>
              </w:rPr>
              <w:tab/>
            </w:r>
            <w:r>
              <w:rPr>
                <w:noProof/>
                <w:webHidden/>
              </w:rPr>
              <w:fldChar w:fldCharType="begin"/>
            </w:r>
            <w:r>
              <w:rPr>
                <w:noProof/>
                <w:webHidden/>
              </w:rPr>
              <w:instrText xml:space="preserve"> PAGEREF _Toc182830335 \h </w:instrText>
            </w:r>
            <w:r>
              <w:rPr>
                <w:noProof/>
                <w:webHidden/>
              </w:rPr>
            </w:r>
            <w:r>
              <w:rPr>
                <w:noProof/>
                <w:webHidden/>
              </w:rPr>
              <w:fldChar w:fldCharType="separate"/>
            </w:r>
            <w:r w:rsidR="00C40287">
              <w:rPr>
                <w:noProof/>
                <w:webHidden/>
              </w:rPr>
              <w:t>38</w:t>
            </w:r>
            <w:r>
              <w:rPr>
                <w:noProof/>
                <w:webHidden/>
              </w:rPr>
              <w:fldChar w:fldCharType="end"/>
            </w:r>
          </w:hyperlink>
        </w:p>
        <w:p w14:paraId="603A3F29" w14:textId="3F5EB6D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6" w:history="1">
            <w:r w:rsidRPr="008434A1">
              <w:rPr>
                <w:rStyle w:val="Hyperlink"/>
                <w:noProof/>
                <w14:scene3d>
                  <w14:camera w14:prst="orthographicFront"/>
                  <w14:lightRig w14:rig="threePt" w14:dir="t">
                    <w14:rot w14:lat="0" w14:lon="0" w14:rev="0"/>
                  </w14:lightRig>
                </w14:scene3d>
                <w14:ligatures w14:val="none"/>
              </w:rPr>
              <w:t>3.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servidor</w:t>
            </w:r>
            <w:r>
              <w:rPr>
                <w:noProof/>
                <w:webHidden/>
              </w:rPr>
              <w:tab/>
            </w:r>
            <w:r>
              <w:rPr>
                <w:noProof/>
                <w:webHidden/>
              </w:rPr>
              <w:fldChar w:fldCharType="begin"/>
            </w:r>
            <w:r>
              <w:rPr>
                <w:noProof/>
                <w:webHidden/>
              </w:rPr>
              <w:instrText xml:space="preserve"> PAGEREF _Toc182830336 \h </w:instrText>
            </w:r>
            <w:r>
              <w:rPr>
                <w:noProof/>
                <w:webHidden/>
              </w:rPr>
            </w:r>
            <w:r>
              <w:rPr>
                <w:noProof/>
                <w:webHidden/>
              </w:rPr>
              <w:fldChar w:fldCharType="separate"/>
            </w:r>
            <w:r w:rsidR="00C40287">
              <w:rPr>
                <w:noProof/>
                <w:webHidden/>
              </w:rPr>
              <w:t>38</w:t>
            </w:r>
            <w:r>
              <w:rPr>
                <w:noProof/>
                <w:webHidden/>
              </w:rPr>
              <w:fldChar w:fldCharType="end"/>
            </w:r>
          </w:hyperlink>
        </w:p>
        <w:p w14:paraId="3595F19F" w14:textId="074325F5"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7" w:history="1">
            <w:r w:rsidRPr="008434A1">
              <w:rPr>
                <w:rStyle w:val="Hyperlink"/>
                <w:noProof/>
                <w14:scene3d>
                  <w14:camera w14:prst="orthographicFront"/>
                  <w14:lightRig w14:rig="threePt" w14:dir="t">
                    <w14:rot w14:lat="0" w14:lon="0" w14:rev="0"/>
                  </w14:lightRig>
                </w14:scene3d>
                <w14:ligatures w14:val="none"/>
              </w:rPr>
              <w:t>3.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cliente</w:t>
            </w:r>
            <w:r>
              <w:rPr>
                <w:noProof/>
                <w:webHidden/>
              </w:rPr>
              <w:tab/>
            </w:r>
            <w:r>
              <w:rPr>
                <w:noProof/>
                <w:webHidden/>
              </w:rPr>
              <w:fldChar w:fldCharType="begin"/>
            </w:r>
            <w:r>
              <w:rPr>
                <w:noProof/>
                <w:webHidden/>
              </w:rPr>
              <w:instrText xml:space="preserve"> PAGEREF _Toc182830337 \h </w:instrText>
            </w:r>
            <w:r>
              <w:rPr>
                <w:noProof/>
                <w:webHidden/>
              </w:rPr>
            </w:r>
            <w:r>
              <w:rPr>
                <w:noProof/>
                <w:webHidden/>
              </w:rPr>
              <w:fldChar w:fldCharType="separate"/>
            </w:r>
            <w:r w:rsidR="00C40287">
              <w:rPr>
                <w:noProof/>
                <w:webHidden/>
              </w:rPr>
              <w:t>40</w:t>
            </w:r>
            <w:r>
              <w:rPr>
                <w:noProof/>
                <w:webHidden/>
              </w:rPr>
              <w:fldChar w:fldCharType="end"/>
            </w:r>
          </w:hyperlink>
        </w:p>
        <w:p w14:paraId="54631F8D" w14:textId="308D69BD"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8" w:history="1">
            <w:r w:rsidRPr="008434A1">
              <w:rPr>
                <w:rStyle w:val="Hyperlink"/>
                <w:noProof/>
                <w14:scene3d>
                  <w14:camera w14:prst="orthographicFront"/>
                  <w14:lightRig w14:rig="threePt" w14:dir="t">
                    <w14:rot w14:lat="0" w14:lon="0" w14:rev="0"/>
                  </w14:lightRig>
                </w14:scene3d>
                <w14:ligatures w14:val="none"/>
              </w:rPr>
              <w:t>3.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de la aplicación como un todo</w:t>
            </w:r>
            <w:r>
              <w:rPr>
                <w:noProof/>
                <w:webHidden/>
              </w:rPr>
              <w:tab/>
            </w:r>
            <w:r>
              <w:rPr>
                <w:noProof/>
                <w:webHidden/>
              </w:rPr>
              <w:fldChar w:fldCharType="begin"/>
            </w:r>
            <w:r>
              <w:rPr>
                <w:noProof/>
                <w:webHidden/>
              </w:rPr>
              <w:instrText xml:space="preserve"> PAGEREF _Toc182830338 \h </w:instrText>
            </w:r>
            <w:r>
              <w:rPr>
                <w:noProof/>
                <w:webHidden/>
              </w:rPr>
            </w:r>
            <w:r>
              <w:rPr>
                <w:noProof/>
                <w:webHidden/>
              </w:rPr>
              <w:fldChar w:fldCharType="separate"/>
            </w:r>
            <w:r w:rsidR="00C40287">
              <w:rPr>
                <w:noProof/>
                <w:webHidden/>
              </w:rPr>
              <w:t>40</w:t>
            </w:r>
            <w:r>
              <w:rPr>
                <w:noProof/>
                <w:webHidden/>
              </w:rPr>
              <w:fldChar w:fldCharType="end"/>
            </w:r>
          </w:hyperlink>
        </w:p>
        <w:p w14:paraId="79BE464D" w14:textId="7199B3A3"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9" w:history="1">
            <w:r w:rsidRPr="008434A1">
              <w:rPr>
                <w:rStyle w:val="Hyperlink"/>
                <w:noProof/>
              </w:rPr>
              <w:t>3.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39 \h </w:instrText>
            </w:r>
            <w:r>
              <w:rPr>
                <w:noProof/>
                <w:webHidden/>
              </w:rPr>
            </w:r>
            <w:r>
              <w:rPr>
                <w:noProof/>
                <w:webHidden/>
              </w:rPr>
              <w:fldChar w:fldCharType="separate"/>
            </w:r>
            <w:r w:rsidR="00C40287">
              <w:rPr>
                <w:noProof/>
                <w:webHidden/>
              </w:rPr>
              <w:t>41</w:t>
            </w:r>
            <w:r>
              <w:rPr>
                <w:noProof/>
                <w:webHidden/>
              </w:rPr>
              <w:fldChar w:fldCharType="end"/>
            </w:r>
          </w:hyperlink>
        </w:p>
        <w:p w14:paraId="139BEF43" w14:textId="3A09290A"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0" w:history="1">
            <w:r w:rsidRPr="008434A1">
              <w:rPr>
                <w:rStyle w:val="Hyperlink"/>
                <w:noProof/>
              </w:rPr>
              <w:t>conclusiones</w:t>
            </w:r>
            <w:r>
              <w:rPr>
                <w:noProof/>
                <w:webHidden/>
              </w:rPr>
              <w:tab/>
            </w:r>
            <w:r>
              <w:rPr>
                <w:noProof/>
                <w:webHidden/>
              </w:rPr>
              <w:fldChar w:fldCharType="begin"/>
            </w:r>
            <w:r>
              <w:rPr>
                <w:noProof/>
                <w:webHidden/>
              </w:rPr>
              <w:instrText xml:space="preserve"> PAGEREF _Toc182830340 \h </w:instrText>
            </w:r>
            <w:r>
              <w:rPr>
                <w:noProof/>
                <w:webHidden/>
              </w:rPr>
            </w:r>
            <w:r>
              <w:rPr>
                <w:noProof/>
                <w:webHidden/>
              </w:rPr>
              <w:fldChar w:fldCharType="separate"/>
            </w:r>
            <w:r w:rsidR="00C40287">
              <w:rPr>
                <w:noProof/>
                <w:webHidden/>
              </w:rPr>
              <w:t>42</w:t>
            </w:r>
            <w:r>
              <w:rPr>
                <w:noProof/>
                <w:webHidden/>
              </w:rPr>
              <w:fldChar w:fldCharType="end"/>
            </w:r>
          </w:hyperlink>
        </w:p>
        <w:p w14:paraId="60369768" w14:textId="7894C112"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1" w:history="1">
            <w:r w:rsidRPr="008434A1">
              <w:rPr>
                <w:rStyle w:val="Hyperlink"/>
                <w:noProof/>
              </w:rPr>
              <w:t>recomendaciones</w:t>
            </w:r>
            <w:r>
              <w:rPr>
                <w:noProof/>
                <w:webHidden/>
              </w:rPr>
              <w:tab/>
            </w:r>
            <w:r>
              <w:rPr>
                <w:noProof/>
                <w:webHidden/>
              </w:rPr>
              <w:fldChar w:fldCharType="begin"/>
            </w:r>
            <w:r>
              <w:rPr>
                <w:noProof/>
                <w:webHidden/>
              </w:rPr>
              <w:instrText xml:space="preserve"> PAGEREF _Toc182830341 \h </w:instrText>
            </w:r>
            <w:r>
              <w:rPr>
                <w:noProof/>
                <w:webHidden/>
              </w:rPr>
            </w:r>
            <w:r>
              <w:rPr>
                <w:noProof/>
                <w:webHidden/>
              </w:rPr>
              <w:fldChar w:fldCharType="separate"/>
            </w:r>
            <w:r w:rsidR="00C40287">
              <w:rPr>
                <w:noProof/>
                <w:webHidden/>
              </w:rPr>
              <w:t>43</w:t>
            </w:r>
            <w:r>
              <w:rPr>
                <w:noProof/>
                <w:webHidden/>
              </w:rPr>
              <w:fldChar w:fldCharType="end"/>
            </w:r>
          </w:hyperlink>
        </w:p>
        <w:p w14:paraId="295B6838" w14:textId="41246E1F"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2" w:history="1">
            <w:r w:rsidRPr="008434A1">
              <w:rPr>
                <w:rStyle w:val="Hyperlink"/>
                <w:noProof/>
              </w:rPr>
              <w:t>referencias bibliográficas</w:t>
            </w:r>
            <w:r>
              <w:rPr>
                <w:noProof/>
                <w:webHidden/>
              </w:rPr>
              <w:tab/>
            </w:r>
            <w:r>
              <w:rPr>
                <w:noProof/>
                <w:webHidden/>
              </w:rPr>
              <w:fldChar w:fldCharType="begin"/>
            </w:r>
            <w:r>
              <w:rPr>
                <w:noProof/>
                <w:webHidden/>
              </w:rPr>
              <w:instrText xml:space="preserve"> PAGEREF _Toc182830342 \h </w:instrText>
            </w:r>
            <w:r>
              <w:rPr>
                <w:noProof/>
                <w:webHidden/>
              </w:rPr>
            </w:r>
            <w:r>
              <w:rPr>
                <w:noProof/>
                <w:webHidden/>
              </w:rPr>
              <w:fldChar w:fldCharType="separate"/>
            </w:r>
            <w:r w:rsidR="00C40287">
              <w:rPr>
                <w:noProof/>
                <w:webHidden/>
              </w:rPr>
              <w:t>44</w:t>
            </w:r>
            <w:r>
              <w:rPr>
                <w:noProof/>
                <w:webHidden/>
              </w:rPr>
              <w:fldChar w:fldCharType="end"/>
            </w:r>
          </w:hyperlink>
        </w:p>
        <w:p w14:paraId="04C73F33" w14:textId="32B9F45A"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26" w:name="_Toc179463494"/>
      <w:bookmarkStart w:id="27" w:name="_Toc180049908"/>
      <w:bookmarkStart w:id="28" w:name="_Toc180074805"/>
      <w:bookmarkStart w:id="29" w:name="_Toc181300939"/>
      <w:bookmarkStart w:id="30" w:name="_Toc182830293"/>
      <w:r w:rsidRPr="003160B6">
        <w:lastRenderedPageBreak/>
        <w:t>Lista de figuras</w:t>
      </w:r>
      <w:bookmarkEnd w:id="26"/>
      <w:bookmarkEnd w:id="27"/>
      <w:bookmarkEnd w:id="28"/>
      <w:bookmarkEnd w:id="29"/>
      <w:bookmarkEnd w:id="30"/>
    </w:p>
    <w:p w14:paraId="2229F7F7" w14:textId="7B017ABE" w:rsidR="002B0B1D"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002B0B1D" w:rsidRPr="00493DAD">
        <w:rPr>
          <w:i/>
          <w:iCs/>
          <w:noProof/>
        </w:rPr>
        <w:t>Figura 1: Diagrama de caso</w:t>
      </w:r>
      <w:r w:rsidR="001D1266">
        <w:rPr>
          <w:i/>
          <w:iCs/>
          <w:noProof/>
        </w:rPr>
        <w:t>s</w:t>
      </w:r>
      <w:r w:rsidR="002B0B1D" w:rsidRPr="00493DAD">
        <w:rPr>
          <w:i/>
          <w:iCs/>
          <w:noProof/>
        </w:rPr>
        <w:t xml:space="preserve"> de uso.</w:t>
      </w:r>
      <w:r w:rsidR="002B0B1D">
        <w:rPr>
          <w:noProof/>
        </w:rPr>
        <w:tab/>
      </w:r>
      <w:r w:rsidR="002B0B1D">
        <w:rPr>
          <w:noProof/>
        </w:rPr>
        <w:fldChar w:fldCharType="begin"/>
      </w:r>
      <w:r w:rsidR="002B0B1D">
        <w:rPr>
          <w:noProof/>
        </w:rPr>
        <w:instrText xml:space="preserve"> PAGEREF _Toc181301730 \h </w:instrText>
      </w:r>
      <w:r w:rsidR="002B0B1D">
        <w:rPr>
          <w:noProof/>
        </w:rPr>
      </w:r>
      <w:r w:rsidR="002B0B1D">
        <w:rPr>
          <w:noProof/>
        </w:rPr>
        <w:fldChar w:fldCharType="separate"/>
      </w:r>
      <w:r w:rsidR="00C40287">
        <w:rPr>
          <w:noProof/>
        </w:rPr>
        <w:t>18</w:t>
      </w:r>
      <w:r w:rsidR="002B0B1D">
        <w:rPr>
          <w:noProof/>
        </w:rPr>
        <w:fldChar w:fldCharType="end"/>
      </w:r>
    </w:p>
    <w:p w14:paraId="3F1A86BD" w14:textId="533497C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 Diagrama de actividad del caso de uso "agregar observación meteorológica" .</w:t>
      </w:r>
      <w:r>
        <w:rPr>
          <w:noProof/>
        </w:rPr>
        <w:tab/>
      </w:r>
      <w:r>
        <w:rPr>
          <w:noProof/>
        </w:rPr>
        <w:fldChar w:fldCharType="begin"/>
      </w:r>
      <w:r>
        <w:rPr>
          <w:noProof/>
        </w:rPr>
        <w:instrText xml:space="preserve"> PAGEREF _Toc181301731 \h </w:instrText>
      </w:r>
      <w:r>
        <w:rPr>
          <w:noProof/>
        </w:rPr>
      </w:r>
      <w:r>
        <w:rPr>
          <w:noProof/>
        </w:rPr>
        <w:fldChar w:fldCharType="separate"/>
      </w:r>
      <w:r w:rsidR="00C40287">
        <w:rPr>
          <w:noProof/>
        </w:rPr>
        <w:t>18</w:t>
      </w:r>
      <w:r>
        <w:rPr>
          <w:noProof/>
        </w:rPr>
        <w:fldChar w:fldCharType="end"/>
      </w:r>
    </w:p>
    <w:p w14:paraId="77AFC97D" w14:textId="29BEBA5A"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3: Diagrama de despliegue de alto nivel de la aplicación web.</w:t>
      </w:r>
      <w:r>
        <w:rPr>
          <w:noProof/>
        </w:rPr>
        <w:tab/>
      </w:r>
      <w:r>
        <w:rPr>
          <w:noProof/>
        </w:rPr>
        <w:fldChar w:fldCharType="begin"/>
      </w:r>
      <w:r>
        <w:rPr>
          <w:noProof/>
        </w:rPr>
        <w:instrText xml:space="preserve"> PAGEREF _Toc181301732 \h </w:instrText>
      </w:r>
      <w:r>
        <w:rPr>
          <w:noProof/>
        </w:rPr>
      </w:r>
      <w:r>
        <w:rPr>
          <w:noProof/>
        </w:rPr>
        <w:fldChar w:fldCharType="separate"/>
      </w:r>
      <w:r w:rsidR="00C40287">
        <w:rPr>
          <w:noProof/>
        </w:rPr>
        <w:t>19</w:t>
      </w:r>
      <w:r>
        <w:rPr>
          <w:noProof/>
        </w:rPr>
        <w:fldChar w:fldCharType="end"/>
      </w:r>
    </w:p>
    <w:p w14:paraId="2DD1AF88" w14:textId="34ABCDEE"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4: Esquema entidad-interrelación de la base de datos implicada por las reglas del negocio</w:t>
      </w:r>
      <w:r w:rsidR="008323C4">
        <w:rPr>
          <w:i/>
          <w:iCs/>
          <w:noProof/>
        </w:rPr>
        <w:t xml:space="preserve"> (modelo conceptual)</w:t>
      </w:r>
      <w:r w:rsidRPr="00493DAD">
        <w:rPr>
          <w:i/>
          <w:iCs/>
          <w:noProof/>
        </w:rPr>
        <w:t>.</w:t>
      </w:r>
      <w:r>
        <w:rPr>
          <w:noProof/>
        </w:rPr>
        <w:tab/>
      </w:r>
      <w:r>
        <w:rPr>
          <w:noProof/>
        </w:rPr>
        <w:fldChar w:fldCharType="begin"/>
      </w:r>
      <w:r>
        <w:rPr>
          <w:noProof/>
        </w:rPr>
        <w:instrText xml:space="preserve"> PAGEREF _Toc181301733 \h </w:instrText>
      </w:r>
      <w:r>
        <w:rPr>
          <w:noProof/>
        </w:rPr>
      </w:r>
      <w:r>
        <w:rPr>
          <w:noProof/>
        </w:rPr>
        <w:fldChar w:fldCharType="separate"/>
      </w:r>
      <w:r w:rsidR="00C40287">
        <w:rPr>
          <w:noProof/>
        </w:rPr>
        <w:t>20</w:t>
      </w:r>
      <w:r>
        <w:rPr>
          <w:noProof/>
        </w:rPr>
        <w:fldChar w:fldCharType="end"/>
      </w:r>
    </w:p>
    <w:p w14:paraId="6047B644" w14:textId="5337088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5: Configuración de conexión a la base de datos en Django.</w:t>
      </w:r>
      <w:r>
        <w:rPr>
          <w:noProof/>
        </w:rPr>
        <w:tab/>
      </w:r>
      <w:r>
        <w:rPr>
          <w:noProof/>
        </w:rPr>
        <w:fldChar w:fldCharType="begin"/>
      </w:r>
      <w:r>
        <w:rPr>
          <w:noProof/>
        </w:rPr>
        <w:instrText xml:space="preserve"> PAGEREF _Toc181301734 \h </w:instrText>
      </w:r>
      <w:r>
        <w:rPr>
          <w:noProof/>
        </w:rPr>
      </w:r>
      <w:r>
        <w:rPr>
          <w:noProof/>
        </w:rPr>
        <w:fldChar w:fldCharType="separate"/>
      </w:r>
      <w:r w:rsidR="00C40287">
        <w:rPr>
          <w:noProof/>
        </w:rPr>
        <w:t>21</w:t>
      </w:r>
      <w:r>
        <w:rPr>
          <w:noProof/>
        </w:rPr>
        <w:fldChar w:fldCharType="end"/>
      </w:r>
    </w:p>
    <w:p w14:paraId="3A2841F2" w14:textId="49BEF00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6: Diagrama de entidad-interrelación lógico de las relaciones creadas.</w:t>
      </w:r>
      <w:r>
        <w:rPr>
          <w:noProof/>
        </w:rPr>
        <w:tab/>
      </w:r>
      <w:r>
        <w:rPr>
          <w:noProof/>
        </w:rPr>
        <w:fldChar w:fldCharType="begin"/>
      </w:r>
      <w:r>
        <w:rPr>
          <w:noProof/>
        </w:rPr>
        <w:instrText xml:space="preserve"> PAGEREF _Toc181301735 \h </w:instrText>
      </w:r>
      <w:r>
        <w:rPr>
          <w:noProof/>
        </w:rPr>
      </w:r>
      <w:r>
        <w:rPr>
          <w:noProof/>
        </w:rPr>
        <w:fldChar w:fldCharType="separate"/>
      </w:r>
      <w:r w:rsidR="00C40287">
        <w:rPr>
          <w:noProof/>
        </w:rPr>
        <w:t>22</w:t>
      </w:r>
      <w:r>
        <w:rPr>
          <w:noProof/>
        </w:rPr>
        <w:fldChar w:fldCharType="end"/>
      </w:r>
    </w:p>
    <w:p w14:paraId="3576A254" w14:textId="6420358F"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7: Tablas creadas por las migraciones de Django en la base de datos PostgreSQL.</w:t>
      </w:r>
      <w:r>
        <w:rPr>
          <w:noProof/>
        </w:rPr>
        <w:tab/>
      </w:r>
      <w:r>
        <w:rPr>
          <w:noProof/>
        </w:rPr>
        <w:fldChar w:fldCharType="begin"/>
      </w:r>
      <w:r>
        <w:rPr>
          <w:noProof/>
        </w:rPr>
        <w:instrText xml:space="preserve"> PAGEREF _Toc181301736 \h </w:instrText>
      </w:r>
      <w:r>
        <w:rPr>
          <w:noProof/>
        </w:rPr>
      </w:r>
      <w:r>
        <w:rPr>
          <w:noProof/>
        </w:rPr>
        <w:fldChar w:fldCharType="separate"/>
      </w:r>
      <w:r w:rsidR="00C40287">
        <w:rPr>
          <w:noProof/>
        </w:rPr>
        <w:t>23</w:t>
      </w:r>
      <w:r>
        <w:rPr>
          <w:noProof/>
        </w:rPr>
        <w:fldChar w:fldCharType="end"/>
      </w:r>
    </w:p>
    <w:p w14:paraId="233E39F3" w14:textId="7F81BD4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1301737 \h </w:instrText>
      </w:r>
      <w:r>
        <w:rPr>
          <w:noProof/>
        </w:rPr>
      </w:r>
      <w:r>
        <w:rPr>
          <w:noProof/>
        </w:rPr>
        <w:fldChar w:fldCharType="separate"/>
      </w:r>
      <w:r w:rsidR="00C40287">
        <w:rPr>
          <w:noProof/>
        </w:rPr>
        <w:t>23</w:t>
      </w:r>
      <w:r>
        <w:rPr>
          <w:noProof/>
        </w:rPr>
        <w:fldChar w:fldCharType="end"/>
      </w:r>
    </w:p>
    <w:p w14:paraId="2541D30E" w14:textId="79D87C9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9: Árbol de archivos de la implementación del servidor Django.</w:t>
      </w:r>
      <w:r>
        <w:rPr>
          <w:noProof/>
        </w:rPr>
        <w:tab/>
      </w:r>
      <w:r>
        <w:rPr>
          <w:noProof/>
        </w:rPr>
        <w:fldChar w:fldCharType="begin"/>
      </w:r>
      <w:r>
        <w:rPr>
          <w:noProof/>
        </w:rPr>
        <w:instrText xml:space="preserve"> PAGEREF _Toc181301738 \h </w:instrText>
      </w:r>
      <w:r>
        <w:rPr>
          <w:noProof/>
        </w:rPr>
      </w:r>
      <w:r>
        <w:rPr>
          <w:noProof/>
        </w:rPr>
        <w:fldChar w:fldCharType="separate"/>
      </w:r>
      <w:r w:rsidR="00C40287">
        <w:rPr>
          <w:noProof/>
        </w:rPr>
        <w:t>24</w:t>
      </w:r>
      <w:r>
        <w:rPr>
          <w:noProof/>
        </w:rPr>
        <w:fldChar w:fldCharType="end"/>
      </w:r>
    </w:p>
    <w:p w14:paraId="694A8744" w14:textId="6620FA8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0: Diagrama de clases de los modelos de Django de </w:t>
      </w:r>
      <w:r w:rsidRPr="00493DAD">
        <w:rPr>
          <w:rFonts w:ascii="Courier New" w:hAnsi="Courier New" w:cs="Courier New"/>
          <w:noProof/>
        </w:rPr>
        <w:t>datosmaiz</w:t>
      </w:r>
      <w:r w:rsidRPr="00493DAD">
        <w:rPr>
          <w:i/>
          <w:iCs/>
          <w:noProof/>
        </w:rPr>
        <w:t>.</w:t>
      </w:r>
      <w:r>
        <w:rPr>
          <w:noProof/>
        </w:rPr>
        <w:tab/>
      </w:r>
      <w:r>
        <w:rPr>
          <w:noProof/>
        </w:rPr>
        <w:fldChar w:fldCharType="begin"/>
      </w:r>
      <w:r>
        <w:rPr>
          <w:noProof/>
        </w:rPr>
        <w:instrText xml:space="preserve"> PAGEREF _Toc181301739 \h </w:instrText>
      </w:r>
      <w:r>
        <w:rPr>
          <w:noProof/>
        </w:rPr>
      </w:r>
      <w:r>
        <w:rPr>
          <w:noProof/>
        </w:rPr>
        <w:fldChar w:fldCharType="separate"/>
      </w:r>
      <w:r w:rsidR="00C40287">
        <w:rPr>
          <w:noProof/>
        </w:rPr>
        <w:t>25</w:t>
      </w:r>
      <w:r>
        <w:rPr>
          <w:noProof/>
        </w:rPr>
        <w:fldChar w:fldCharType="end"/>
      </w:r>
    </w:p>
    <w:p w14:paraId="6B342AF8" w14:textId="69AA96E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1: Implementación del modelo </w:t>
      </w:r>
      <w:r w:rsidRPr="00493DAD">
        <w:rPr>
          <w:rFonts w:ascii="Courier New" w:hAnsi="Courier New" w:cs="Courier New"/>
          <w:noProof/>
        </w:rPr>
        <w:t>Pronostico</w:t>
      </w:r>
      <w:r w:rsidRPr="00493DAD">
        <w:rPr>
          <w:i/>
          <w:iCs/>
          <w:noProof/>
        </w:rPr>
        <w:t xml:space="preserve"> en </w:t>
      </w:r>
      <w:r w:rsidRPr="00493DAD">
        <w:rPr>
          <w:rFonts w:ascii="Courier New" w:hAnsi="Courier New" w:cs="Courier New"/>
          <w:noProof/>
        </w:rPr>
        <w:t>models.py</w:t>
      </w:r>
      <w:r w:rsidRPr="00493DAD">
        <w:rPr>
          <w:i/>
          <w:iCs/>
          <w:noProof/>
        </w:rPr>
        <w:t>.</w:t>
      </w:r>
      <w:r>
        <w:rPr>
          <w:noProof/>
        </w:rPr>
        <w:tab/>
      </w:r>
      <w:r>
        <w:rPr>
          <w:noProof/>
        </w:rPr>
        <w:fldChar w:fldCharType="begin"/>
      </w:r>
      <w:r>
        <w:rPr>
          <w:noProof/>
        </w:rPr>
        <w:instrText xml:space="preserve"> PAGEREF _Toc181301740 \h </w:instrText>
      </w:r>
      <w:r>
        <w:rPr>
          <w:noProof/>
        </w:rPr>
      </w:r>
      <w:r>
        <w:rPr>
          <w:noProof/>
        </w:rPr>
        <w:fldChar w:fldCharType="separate"/>
      </w:r>
      <w:r w:rsidR="00C40287">
        <w:rPr>
          <w:noProof/>
        </w:rPr>
        <w:t>26</w:t>
      </w:r>
      <w:r>
        <w:rPr>
          <w:noProof/>
        </w:rPr>
        <w:fldChar w:fldCharType="end"/>
      </w:r>
    </w:p>
    <w:p w14:paraId="4B61622E" w14:textId="45C5FFB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2: Implementación de la función </w:t>
      </w:r>
      <w:r w:rsidRPr="00493DAD">
        <w:rPr>
          <w:rFonts w:ascii="Courier New" w:hAnsi="Courier New" w:cs="Courier New"/>
          <w:noProof/>
        </w:rPr>
        <w:t>emitir_pronosticos()</w:t>
      </w:r>
      <w:r w:rsidRPr="00493DAD">
        <w:rPr>
          <w:i/>
          <w:iCs/>
          <w:noProof/>
        </w:rPr>
        <w:t>.</w:t>
      </w:r>
      <w:r>
        <w:rPr>
          <w:noProof/>
        </w:rPr>
        <w:tab/>
      </w:r>
      <w:r>
        <w:rPr>
          <w:noProof/>
        </w:rPr>
        <w:fldChar w:fldCharType="begin"/>
      </w:r>
      <w:r>
        <w:rPr>
          <w:noProof/>
        </w:rPr>
        <w:instrText xml:space="preserve"> PAGEREF _Toc181301741 \h </w:instrText>
      </w:r>
      <w:r>
        <w:rPr>
          <w:noProof/>
        </w:rPr>
      </w:r>
      <w:r>
        <w:rPr>
          <w:noProof/>
        </w:rPr>
        <w:fldChar w:fldCharType="separate"/>
      </w:r>
      <w:r w:rsidR="00C40287">
        <w:rPr>
          <w:noProof/>
        </w:rPr>
        <w:t>27</w:t>
      </w:r>
      <w:r>
        <w:rPr>
          <w:noProof/>
        </w:rPr>
        <w:fldChar w:fldCharType="end"/>
      </w:r>
    </w:p>
    <w:p w14:paraId="720062BD" w14:textId="216521B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3: Árbol de rutas de páginas del lado del cliente.</w:t>
      </w:r>
      <w:r>
        <w:rPr>
          <w:noProof/>
        </w:rPr>
        <w:tab/>
      </w:r>
      <w:r>
        <w:rPr>
          <w:noProof/>
        </w:rPr>
        <w:fldChar w:fldCharType="begin"/>
      </w:r>
      <w:r>
        <w:rPr>
          <w:noProof/>
        </w:rPr>
        <w:instrText xml:space="preserve"> PAGEREF _Toc181301742 \h </w:instrText>
      </w:r>
      <w:r>
        <w:rPr>
          <w:noProof/>
        </w:rPr>
      </w:r>
      <w:r>
        <w:rPr>
          <w:noProof/>
        </w:rPr>
        <w:fldChar w:fldCharType="separate"/>
      </w:r>
      <w:r w:rsidR="00C40287">
        <w:rPr>
          <w:noProof/>
        </w:rPr>
        <w:t>29</w:t>
      </w:r>
      <w:r>
        <w:rPr>
          <w:noProof/>
        </w:rPr>
        <w:fldChar w:fldCharType="end"/>
      </w:r>
    </w:p>
    <w:p w14:paraId="13D8D94F" w14:textId="728F41B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4: Captura de la página inicial.</w:t>
      </w:r>
      <w:r>
        <w:rPr>
          <w:noProof/>
        </w:rPr>
        <w:tab/>
      </w:r>
      <w:r>
        <w:rPr>
          <w:noProof/>
        </w:rPr>
        <w:fldChar w:fldCharType="begin"/>
      </w:r>
      <w:r>
        <w:rPr>
          <w:noProof/>
        </w:rPr>
        <w:instrText xml:space="preserve"> PAGEREF _Toc181301743 \h </w:instrText>
      </w:r>
      <w:r>
        <w:rPr>
          <w:noProof/>
        </w:rPr>
      </w:r>
      <w:r>
        <w:rPr>
          <w:noProof/>
        </w:rPr>
        <w:fldChar w:fldCharType="separate"/>
      </w:r>
      <w:r w:rsidR="00C40287">
        <w:rPr>
          <w:noProof/>
        </w:rPr>
        <w:t>29</w:t>
      </w:r>
      <w:r>
        <w:rPr>
          <w:noProof/>
        </w:rPr>
        <w:fldChar w:fldCharType="end"/>
      </w:r>
    </w:p>
    <w:p w14:paraId="01156DDD" w14:textId="3126A45A"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5: Captura de la página de registros.</w:t>
      </w:r>
      <w:r>
        <w:rPr>
          <w:noProof/>
        </w:rPr>
        <w:tab/>
      </w:r>
      <w:r>
        <w:rPr>
          <w:noProof/>
        </w:rPr>
        <w:fldChar w:fldCharType="begin"/>
      </w:r>
      <w:r>
        <w:rPr>
          <w:noProof/>
        </w:rPr>
        <w:instrText xml:space="preserve"> PAGEREF _Toc181301744 \h </w:instrText>
      </w:r>
      <w:r>
        <w:rPr>
          <w:noProof/>
        </w:rPr>
      </w:r>
      <w:r>
        <w:rPr>
          <w:noProof/>
        </w:rPr>
        <w:fldChar w:fldCharType="separate"/>
      </w:r>
      <w:r w:rsidR="00C40287">
        <w:rPr>
          <w:noProof/>
        </w:rPr>
        <w:t>30</w:t>
      </w:r>
      <w:r>
        <w:rPr>
          <w:noProof/>
        </w:rPr>
        <w:fldChar w:fldCharType="end"/>
      </w:r>
    </w:p>
    <w:p w14:paraId="2E2479AC" w14:textId="54DBF2B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6: Árbol de archivos de la carpeta </w:t>
      </w:r>
      <w:r w:rsidRPr="00493DAD">
        <w:rPr>
          <w:rFonts w:ascii="Courier New" w:hAnsi="Courier New" w:cs="Courier New"/>
          <w:noProof/>
        </w:rPr>
        <w:t>components</w:t>
      </w:r>
      <w:r w:rsidRPr="00493DAD">
        <w:rPr>
          <w:i/>
          <w:iCs/>
          <w:noProof/>
        </w:rPr>
        <w:t>.</w:t>
      </w:r>
      <w:r>
        <w:rPr>
          <w:noProof/>
        </w:rPr>
        <w:tab/>
      </w:r>
      <w:r>
        <w:rPr>
          <w:noProof/>
        </w:rPr>
        <w:fldChar w:fldCharType="begin"/>
      </w:r>
      <w:r>
        <w:rPr>
          <w:noProof/>
        </w:rPr>
        <w:instrText xml:space="preserve"> PAGEREF _Toc181301745 \h </w:instrText>
      </w:r>
      <w:r>
        <w:rPr>
          <w:noProof/>
        </w:rPr>
      </w:r>
      <w:r>
        <w:rPr>
          <w:noProof/>
        </w:rPr>
        <w:fldChar w:fldCharType="separate"/>
      </w:r>
      <w:r w:rsidR="00C40287">
        <w:rPr>
          <w:noProof/>
        </w:rPr>
        <w:t>30</w:t>
      </w:r>
      <w:r>
        <w:rPr>
          <w:noProof/>
        </w:rPr>
        <w:fldChar w:fldCharType="end"/>
      </w:r>
    </w:p>
    <w:p w14:paraId="485C92C7" w14:textId="0B1673C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7: Fragmento de código del componente </w:t>
      </w:r>
      <w:r w:rsidRPr="00493DAD">
        <w:rPr>
          <w:rFonts w:ascii="Courier New" w:hAnsi="Courier New" w:cs="Courier New"/>
          <w:noProof/>
        </w:rPr>
        <w:t>&lt;Table/&gt;</w:t>
      </w:r>
      <w:r w:rsidRPr="00493DAD">
        <w:rPr>
          <w:i/>
          <w:iCs/>
          <w:noProof/>
        </w:rPr>
        <w:t>.</w:t>
      </w:r>
      <w:r>
        <w:rPr>
          <w:noProof/>
        </w:rPr>
        <w:tab/>
      </w:r>
      <w:r>
        <w:rPr>
          <w:noProof/>
        </w:rPr>
        <w:fldChar w:fldCharType="begin"/>
      </w:r>
      <w:r>
        <w:rPr>
          <w:noProof/>
        </w:rPr>
        <w:instrText xml:space="preserve"> PAGEREF _Toc181301746 \h </w:instrText>
      </w:r>
      <w:r>
        <w:rPr>
          <w:noProof/>
        </w:rPr>
      </w:r>
      <w:r>
        <w:rPr>
          <w:noProof/>
        </w:rPr>
        <w:fldChar w:fldCharType="separate"/>
      </w:r>
      <w:r w:rsidR="00C40287">
        <w:rPr>
          <w:noProof/>
        </w:rPr>
        <w:t>31</w:t>
      </w:r>
      <w:r>
        <w:rPr>
          <w:noProof/>
        </w:rPr>
        <w:fldChar w:fldCharType="end"/>
      </w:r>
    </w:p>
    <w:p w14:paraId="2277B2BA" w14:textId="6487A6A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8: Fragmento de código del componente </w:t>
      </w:r>
      <w:r w:rsidRPr="00493DAD">
        <w:rPr>
          <w:rFonts w:ascii="Courier New" w:hAnsi="Courier New" w:cs="Courier New"/>
          <w:noProof/>
        </w:rPr>
        <w:t>&lt;TableSelector/&gt;</w:t>
      </w:r>
      <w:r w:rsidRPr="00493DAD">
        <w:rPr>
          <w:i/>
          <w:iCs/>
          <w:noProof/>
        </w:rPr>
        <w:t xml:space="preserve"> .</w:t>
      </w:r>
      <w:r>
        <w:rPr>
          <w:noProof/>
        </w:rPr>
        <w:tab/>
      </w:r>
      <w:r>
        <w:rPr>
          <w:noProof/>
        </w:rPr>
        <w:fldChar w:fldCharType="begin"/>
      </w:r>
      <w:r>
        <w:rPr>
          <w:noProof/>
        </w:rPr>
        <w:instrText xml:space="preserve"> PAGEREF _Toc181301747 \h </w:instrText>
      </w:r>
      <w:r>
        <w:rPr>
          <w:noProof/>
        </w:rPr>
      </w:r>
      <w:r>
        <w:rPr>
          <w:noProof/>
        </w:rPr>
        <w:fldChar w:fldCharType="separate"/>
      </w:r>
      <w:r w:rsidR="00C40287">
        <w:rPr>
          <w:noProof/>
        </w:rPr>
        <w:t>31</w:t>
      </w:r>
      <w:r>
        <w:rPr>
          <w:noProof/>
        </w:rPr>
        <w:fldChar w:fldCharType="end"/>
      </w:r>
    </w:p>
    <w:p w14:paraId="65103DDE" w14:textId="29FADB3B"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9: Fragmento de código del componente </w:t>
      </w:r>
      <w:r w:rsidRPr="00493DAD">
        <w:rPr>
          <w:rFonts w:ascii="Courier New" w:hAnsi="Courier New" w:cs="Courier New"/>
          <w:noProof/>
        </w:rPr>
        <w:t xml:space="preserve">&lt;InputForm/&gt; </w:t>
      </w:r>
      <w:r w:rsidRPr="00493DAD">
        <w:rPr>
          <w:i/>
          <w:iCs/>
          <w:noProof/>
        </w:rPr>
        <w:t>.</w:t>
      </w:r>
      <w:r>
        <w:rPr>
          <w:noProof/>
        </w:rPr>
        <w:tab/>
      </w:r>
      <w:r>
        <w:rPr>
          <w:noProof/>
        </w:rPr>
        <w:fldChar w:fldCharType="begin"/>
      </w:r>
      <w:r>
        <w:rPr>
          <w:noProof/>
        </w:rPr>
        <w:instrText xml:space="preserve"> PAGEREF _Toc181301748 \h </w:instrText>
      </w:r>
      <w:r>
        <w:rPr>
          <w:noProof/>
        </w:rPr>
      </w:r>
      <w:r>
        <w:rPr>
          <w:noProof/>
        </w:rPr>
        <w:fldChar w:fldCharType="separate"/>
      </w:r>
      <w:r w:rsidR="00C40287">
        <w:rPr>
          <w:noProof/>
        </w:rPr>
        <w:t>32</w:t>
      </w:r>
      <w:r>
        <w:rPr>
          <w:noProof/>
        </w:rPr>
        <w:fldChar w:fldCharType="end"/>
      </w:r>
    </w:p>
    <w:p w14:paraId="3B22659C" w14:textId="33910C6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0: Vista del formulario generado por el componente </w:t>
      </w:r>
      <w:r w:rsidRPr="00493DAD">
        <w:rPr>
          <w:rFonts w:ascii="Courier New" w:hAnsi="Courier New" w:cs="Courier New"/>
          <w:noProof/>
        </w:rPr>
        <w:t>&lt;InputForm/&gt;</w:t>
      </w:r>
      <w:r w:rsidRPr="00493DAD">
        <w:rPr>
          <w:i/>
          <w:iCs/>
          <w:noProof/>
        </w:rPr>
        <w:t xml:space="preserve"> en la interfaz gráfica.</w:t>
      </w:r>
      <w:r>
        <w:rPr>
          <w:noProof/>
        </w:rPr>
        <w:tab/>
      </w:r>
      <w:r>
        <w:rPr>
          <w:noProof/>
        </w:rPr>
        <w:fldChar w:fldCharType="begin"/>
      </w:r>
      <w:r>
        <w:rPr>
          <w:noProof/>
        </w:rPr>
        <w:instrText xml:space="preserve"> PAGEREF _Toc181301749 \h </w:instrText>
      </w:r>
      <w:r>
        <w:rPr>
          <w:noProof/>
        </w:rPr>
      </w:r>
      <w:r>
        <w:rPr>
          <w:noProof/>
        </w:rPr>
        <w:fldChar w:fldCharType="separate"/>
      </w:r>
      <w:r w:rsidR="00C40287">
        <w:rPr>
          <w:noProof/>
        </w:rPr>
        <w:t>32</w:t>
      </w:r>
      <w:r>
        <w:rPr>
          <w:noProof/>
        </w:rPr>
        <w:fldChar w:fldCharType="end"/>
      </w:r>
    </w:p>
    <w:p w14:paraId="31A0E418" w14:textId="2D67ACD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1: Uso del componente </w:t>
      </w:r>
      <w:r w:rsidRPr="00493DAD">
        <w:rPr>
          <w:rFonts w:ascii="Courier New" w:hAnsi="Courier New" w:cs="Courier New"/>
          <w:noProof/>
        </w:rPr>
        <w:t>&lt;InputForm/&gt;</w:t>
      </w:r>
      <w:r w:rsidRPr="00493DAD">
        <w:rPr>
          <w:i/>
          <w:iCs/>
          <w:noProof/>
        </w:rPr>
        <w:t xml:space="preserve"> en la página de datos de unidades de cultivo .</w:t>
      </w:r>
      <w:r>
        <w:rPr>
          <w:noProof/>
        </w:rPr>
        <w:tab/>
      </w:r>
      <w:r>
        <w:rPr>
          <w:noProof/>
        </w:rPr>
        <w:fldChar w:fldCharType="begin"/>
      </w:r>
      <w:r>
        <w:rPr>
          <w:noProof/>
        </w:rPr>
        <w:instrText xml:space="preserve"> PAGEREF _Toc181301750 \h </w:instrText>
      </w:r>
      <w:r>
        <w:rPr>
          <w:noProof/>
        </w:rPr>
      </w:r>
      <w:r>
        <w:rPr>
          <w:noProof/>
        </w:rPr>
        <w:fldChar w:fldCharType="separate"/>
      </w:r>
      <w:r w:rsidR="00C40287">
        <w:rPr>
          <w:noProof/>
        </w:rPr>
        <w:t>33</w:t>
      </w:r>
      <w:r>
        <w:rPr>
          <w:noProof/>
        </w:rPr>
        <w:fldChar w:fldCharType="end"/>
      </w:r>
    </w:p>
    <w:p w14:paraId="045B3F12" w14:textId="474BFC2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2: Código JSX producido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1 \h </w:instrText>
      </w:r>
      <w:r>
        <w:rPr>
          <w:noProof/>
        </w:rPr>
      </w:r>
      <w:r>
        <w:rPr>
          <w:noProof/>
        </w:rPr>
        <w:fldChar w:fldCharType="separate"/>
      </w:r>
      <w:r w:rsidR="00C40287">
        <w:rPr>
          <w:noProof/>
        </w:rPr>
        <w:t>33</w:t>
      </w:r>
      <w:r>
        <w:rPr>
          <w:noProof/>
        </w:rPr>
        <w:fldChar w:fldCharType="end"/>
      </w:r>
    </w:p>
    <w:p w14:paraId="3B8F3A8E" w14:textId="54F1DF9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lastRenderedPageBreak/>
        <w:t xml:space="preserve">Figura 23: Sección de la interfaz gráfica producida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2 \h </w:instrText>
      </w:r>
      <w:r>
        <w:rPr>
          <w:noProof/>
        </w:rPr>
      </w:r>
      <w:r>
        <w:rPr>
          <w:noProof/>
        </w:rPr>
        <w:fldChar w:fldCharType="separate"/>
      </w:r>
      <w:r w:rsidR="00C40287">
        <w:rPr>
          <w:noProof/>
        </w:rPr>
        <w:t>33</w:t>
      </w:r>
      <w:r>
        <w:rPr>
          <w:noProof/>
        </w:rPr>
        <w:fldChar w:fldCharType="end"/>
      </w:r>
    </w:p>
    <w:p w14:paraId="00C62917" w14:textId="6A45AD82"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4: Pestaña de la barra de navegación para la autenticación .</w:t>
      </w:r>
      <w:r>
        <w:rPr>
          <w:noProof/>
        </w:rPr>
        <w:tab/>
      </w:r>
      <w:r>
        <w:rPr>
          <w:noProof/>
        </w:rPr>
        <w:fldChar w:fldCharType="begin"/>
      </w:r>
      <w:r>
        <w:rPr>
          <w:noProof/>
        </w:rPr>
        <w:instrText xml:space="preserve"> PAGEREF _Toc181301753 \h </w:instrText>
      </w:r>
      <w:r>
        <w:rPr>
          <w:noProof/>
        </w:rPr>
      </w:r>
      <w:r>
        <w:rPr>
          <w:noProof/>
        </w:rPr>
        <w:fldChar w:fldCharType="separate"/>
      </w:r>
      <w:r w:rsidR="00C40287">
        <w:rPr>
          <w:noProof/>
        </w:rPr>
        <w:t>34</w:t>
      </w:r>
      <w:r>
        <w:rPr>
          <w:noProof/>
        </w:rPr>
        <w:fldChar w:fldCharType="end"/>
      </w:r>
    </w:p>
    <w:p w14:paraId="4D23001E" w14:textId="3B6EDF1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5: Fragmento de código del componente </w:t>
      </w:r>
      <w:r w:rsidRPr="00493DAD">
        <w:rPr>
          <w:rFonts w:ascii="Courier New" w:hAnsi="Courier New" w:cs="Courier New"/>
          <w:noProof/>
        </w:rPr>
        <w:t>&lt;Navbar/&gt;</w:t>
      </w:r>
      <w:r w:rsidRPr="00493DAD">
        <w:rPr>
          <w:i/>
          <w:iCs/>
          <w:noProof/>
        </w:rPr>
        <w:t xml:space="preserve"> de lógica de autenticación .</w:t>
      </w:r>
      <w:r>
        <w:rPr>
          <w:noProof/>
        </w:rPr>
        <w:tab/>
      </w:r>
      <w:r>
        <w:rPr>
          <w:noProof/>
        </w:rPr>
        <w:fldChar w:fldCharType="begin"/>
      </w:r>
      <w:r>
        <w:rPr>
          <w:noProof/>
        </w:rPr>
        <w:instrText xml:space="preserve"> PAGEREF _Toc181301754 \h </w:instrText>
      </w:r>
      <w:r>
        <w:rPr>
          <w:noProof/>
        </w:rPr>
      </w:r>
      <w:r>
        <w:rPr>
          <w:noProof/>
        </w:rPr>
        <w:fldChar w:fldCharType="separate"/>
      </w:r>
      <w:r w:rsidR="00C40287">
        <w:rPr>
          <w:noProof/>
        </w:rPr>
        <w:t>35</w:t>
      </w:r>
      <w:r>
        <w:rPr>
          <w:noProof/>
        </w:rPr>
        <w:fldChar w:fldCharType="end"/>
      </w:r>
    </w:p>
    <w:p w14:paraId="52C8518B" w14:textId="36643CA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6: Prueba escrita con Pytest para la vista </w:t>
      </w:r>
      <w:r w:rsidRPr="00493DAD">
        <w:rPr>
          <w:rFonts w:ascii="Courier New" w:hAnsi="Courier New" w:cs="Courier New"/>
          <w:noProof/>
        </w:rPr>
        <w:t>estaciones_list(request)</w:t>
      </w:r>
      <w:r w:rsidRPr="00493DAD">
        <w:rPr>
          <w:i/>
          <w:iCs/>
          <w:noProof/>
        </w:rPr>
        <w:t>.</w:t>
      </w:r>
      <w:r>
        <w:rPr>
          <w:noProof/>
        </w:rPr>
        <w:tab/>
      </w:r>
      <w:r>
        <w:rPr>
          <w:noProof/>
        </w:rPr>
        <w:fldChar w:fldCharType="begin"/>
      </w:r>
      <w:r>
        <w:rPr>
          <w:noProof/>
        </w:rPr>
        <w:instrText xml:space="preserve"> PAGEREF _Toc181301755 \h </w:instrText>
      </w:r>
      <w:r>
        <w:rPr>
          <w:noProof/>
        </w:rPr>
      </w:r>
      <w:r>
        <w:rPr>
          <w:noProof/>
        </w:rPr>
        <w:fldChar w:fldCharType="separate"/>
      </w:r>
      <w:r w:rsidR="00C40287">
        <w:rPr>
          <w:noProof/>
        </w:rPr>
        <w:t>38</w:t>
      </w:r>
      <w:r>
        <w:rPr>
          <w:noProof/>
        </w:rPr>
        <w:fldChar w:fldCharType="end"/>
      </w:r>
    </w:p>
    <w:p w14:paraId="69ED3436" w14:textId="1CA9B89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7: Resultado de la ejecución de las pruebas realizadas con Pytest.</w:t>
      </w:r>
      <w:r>
        <w:rPr>
          <w:noProof/>
        </w:rPr>
        <w:tab/>
      </w:r>
      <w:r>
        <w:rPr>
          <w:noProof/>
        </w:rPr>
        <w:fldChar w:fldCharType="begin"/>
      </w:r>
      <w:r>
        <w:rPr>
          <w:noProof/>
        </w:rPr>
        <w:instrText xml:space="preserve"> PAGEREF _Toc181301756 \h </w:instrText>
      </w:r>
      <w:r>
        <w:rPr>
          <w:noProof/>
        </w:rPr>
      </w:r>
      <w:r>
        <w:rPr>
          <w:noProof/>
        </w:rPr>
        <w:fldChar w:fldCharType="separate"/>
      </w:r>
      <w:r w:rsidR="00C40287">
        <w:rPr>
          <w:noProof/>
        </w:rPr>
        <w:t>39</w:t>
      </w:r>
      <w:r>
        <w:rPr>
          <w:noProof/>
        </w:rPr>
        <w:fldChar w:fldCharType="end"/>
      </w:r>
    </w:p>
    <w:p w14:paraId="4BF8D8FA" w14:textId="351CCC6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8: Captura de la API navegable de Django REST Framework que muestra pronósticos emitidos en las pruebas.</w:t>
      </w:r>
      <w:r>
        <w:rPr>
          <w:noProof/>
        </w:rPr>
        <w:tab/>
      </w:r>
      <w:r>
        <w:rPr>
          <w:noProof/>
        </w:rPr>
        <w:fldChar w:fldCharType="begin"/>
      </w:r>
      <w:r>
        <w:rPr>
          <w:noProof/>
        </w:rPr>
        <w:instrText xml:space="preserve"> PAGEREF _Toc181301757 \h </w:instrText>
      </w:r>
      <w:r>
        <w:rPr>
          <w:noProof/>
        </w:rPr>
      </w:r>
      <w:r>
        <w:rPr>
          <w:noProof/>
        </w:rPr>
        <w:fldChar w:fldCharType="separate"/>
      </w:r>
      <w:r w:rsidR="00C40287">
        <w:rPr>
          <w:noProof/>
        </w:rPr>
        <w:t>39</w:t>
      </w:r>
      <w:r>
        <w:rPr>
          <w:noProof/>
        </w:rPr>
        <w:fldChar w:fldCharType="end"/>
      </w:r>
    </w:p>
    <w:p w14:paraId="2D725A9D" w14:textId="24A8D519"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31" w:name="_Toc179463266"/>
      <w:bookmarkStart w:id="32" w:name="_Toc179463495"/>
      <w:bookmarkStart w:id="33" w:name="_Toc182830294"/>
      <w:r w:rsidRPr="003160B6">
        <w:t>introducción</w:t>
      </w:r>
      <w:bookmarkEnd w:id="31"/>
      <w:bookmarkEnd w:id="32"/>
      <w:bookmarkEnd w:id="33"/>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537420C7"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4F00135B"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w:t>
      </w:r>
      <w:r w:rsidR="000E56B6">
        <w:t xml:space="preserve">las </w:t>
      </w:r>
      <w:r w:rsidRPr="003160B6">
        <w:t xml:space="preserve">plantas de maíz. </w:t>
      </w:r>
      <w:r w:rsidR="003822D9">
        <w:t>En</w:t>
      </w:r>
      <w:r w:rsidRPr="003160B6">
        <w:t xml:space="preserv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mazorcas. Una vez establecido, se distribuye a través de la hoja provocando manchas que llegan a unirse, </w:t>
      </w:r>
      <w:r w:rsidR="00ED60B0" w:rsidRPr="003160B6">
        <w:lastRenderedPageBreak/>
        <w:t xml:space="preserve">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34555EE0"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8B4D86">
        <w:t>Actualmente</w:t>
      </w:r>
      <w:r w:rsidR="00C632AC" w:rsidRPr="003160B6">
        <w:t xml:space="preserv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se vale de facilidades más recientes del panorama tecnológico</w:t>
      </w:r>
      <w:r w:rsidRPr="003160B6">
        <w:t>. Además</w:t>
      </w:r>
      <w:r w:rsidR="0089723C" w:rsidRPr="003160B6">
        <w:t xml:space="preserve">, la automatización del procesamiento de datos </w:t>
      </w:r>
      <w:r w:rsidR="0089723C" w:rsidRPr="003160B6">
        <w:lastRenderedPageBreak/>
        <w:t>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29ED79FA" w:rsidR="0089723C" w:rsidRPr="003160B6" w:rsidRDefault="00C35C0C" w:rsidP="00723FA0">
      <w:r w:rsidRPr="003160B6">
        <w:t xml:space="preserve">Todo ello constituye la </w:t>
      </w:r>
      <w:r w:rsidRPr="003160B6">
        <w:rPr>
          <w:b/>
          <w:bCs/>
        </w:rPr>
        <w:t>justificación de la investigación</w:t>
      </w:r>
      <w:r w:rsidRPr="003160B6">
        <w:t xml:space="preserve"> realizada.</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6A1465AA" w:rsidR="00A13755" w:rsidRPr="003160B6" w:rsidRDefault="00A13755" w:rsidP="00723FA0">
      <w:r w:rsidRPr="003160B6">
        <w:t xml:space="preserve">Para abordar de manera efectiva esta problemática se plantea </w:t>
      </w:r>
      <w:r w:rsidR="000C4EF5">
        <w:t>cuatro</w:t>
      </w:r>
      <w:r w:rsidRPr="003160B6">
        <w:t xml:space="preserve"> </w:t>
      </w:r>
      <w:r w:rsidRPr="003160B6">
        <w:rPr>
          <w:b/>
          <w:bCs/>
        </w:rPr>
        <w:t xml:space="preserve">preguntas de investigación </w:t>
      </w:r>
      <w:r w:rsidRPr="003160B6">
        <w:t>esenciales:</w:t>
      </w:r>
    </w:p>
    <w:p w14:paraId="7F55B680" w14:textId="39EDCAEB" w:rsidR="00D171CB" w:rsidRPr="003160B6" w:rsidRDefault="00D171CB" w:rsidP="00071439">
      <w:pPr>
        <w:pStyle w:val="ListParagraph"/>
        <w:numPr>
          <w:ilvl w:val="0"/>
          <w:numId w:val="5"/>
        </w:numPr>
      </w:pPr>
      <w:r w:rsidRPr="003160B6">
        <w:t>¿Qué requisitos debe cumplir el sistema a desarrollar?</w:t>
      </w:r>
    </w:p>
    <w:p w14:paraId="716858BA" w14:textId="6268A055" w:rsidR="00A538DC" w:rsidRPr="003160B6" w:rsidRDefault="00A13755" w:rsidP="00071439">
      <w:pPr>
        <w:pStyle w:val="ListParagraph"/>
        <w:numPr>
          <w:ilvl w:val="0"/>
          <w:numId w:val="5"/>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071439">
      <w:pPr>
        <w:pStyle w:val="ListParagraph"/>
        <w:numPr>
          <w:ilvl w:val="0"/>
          <w:numId w:val="5"/>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071439">
      <w:pPr>
        <w:pStyle w:val="ListParagraph"/>
        <w:numPr>
          <w:ilvl w:val="0"/>
          <w:numId w:val="5"/>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071439">
      <w:pPr>
        <w:pStyle w:val="ListParagraph"/>
        <w:numPr>
          <w:ilvl w:val="0"/>
          <w:numId w:val="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071439">
      <w:pPr>
        <w:pStyle w:val="ListParagraph"/>
        <w:numPr>
          <w:ilvl w:val="0"/>
          <w:numId w:val="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071439">
      <w:pPr>
        <w:pStyle w:val="ListParagraph"/>
        <w:numPr>
          <w:ilvl w:val="0"/>
          <w:numId w:val="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071439">
      <w:pPr>
        <w:pStyle w:val="ListParagraph"/>
        <w:numPr>
          <w:ilvl w:val="0"/>
          <w:numId w:val="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34" w:name="_Toc182830295"/>
      <w:bookmarkStart w:id="35" w:name="_Hlk176273558"/>
      <w:r w:rsidRPr="003160B6">
        <w:lastRenderedPageBreak/>
        <w:t>capítulo 1. marco teórico y conceptual</w:t>
      </w:r>
      <w:bookmarkEnd w:id="34"/>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36" w:name="_Ref180050877"/>
      <w:bookmarkStart w:id="37" w:name="_Toc182830296"/>
      <w:r w:rsidRPr="003160B6">
        <w:t>Aspectos técnicos del negocio y r</w:t>
      </w:r>
      <w:r w:rsidR="00691D13" w:rsidRPr="003160B6">
        <w:t>equisitos de</w:t>
      </w:r>
      <w:r w:rsidR="008E40C6" w:rsidRPr="003160B6">
        <w:t xml:space="preserve"> la aplicación web</w:t>
      </w:r>
      <w:bookmarkEnd w:id="36"/>
      <w:bookmarkEnd w:id="37"/>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38" w:name="_Toc182830297"/>
      <w:r w:rsidRPr="003160B6">
        <w:t>Aplicaciones web</w:t>
      </w:r>
      <w:bookmarkEnd w:id="38"/>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B83391">
      <w:pPr>
        <w:pStyle w:val="Heading3"/>
      </w:pPr>
      <w:bookmarkStart w:id="39" w:name="_Ref180050492"/>
      <w:bookmarkStart w:id="40" w:name="_Ref180050497"/>
      <w:bookmarkStart w:id="41" w:name="_Ref180073667"/>
      <w:bookmarkStart w:id="42" w:name="_Toc182830298"/>
      <w:r w:rsidRPr="003160B6">
        <w:t>V</w:t>
      </w:r>
      <w:r w:rsidR="000B5783" w:rsidRPr="003160B6">
        <w:t>entajas y clasificación</w:t>
      </w:r>
      <w:bookmarkEnd w:id="39"/>
      <w:bookmarkEnd w:id="40"/>
      <w:bookmarkEnd w:id="41"/>
      <w:bookmarkEnd w:id="42"/>
    </w:p>
    <w:p w14:paraId="209E6F0C" w14:textId="12CF4029"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w:t>
      </w:r>
      <w:r w:rsidR="008374E8">
        <w:t xml:space="preserve"> de</w:t>
      </w:r>
      <w:r w:rsidR="000573CB" w:rsidRPr="003160B6">
        <w:t xml:space="preserve"> un único desarrollo para funcionar en diferentes sistemas operativos y </w:t>
      </w:r>
      <w:r w:rsidR="00AA4291">
        <w:t>se reducen los</w:t>
      </w:r>
      <w:r w:rsidR="000573CB" w:rsidRPr="003160B6">
        <w:t xml:space="preserve">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xml:space="preserve">, y es una opción adecuada cuando se desee crear aplicaciones web que se sientan como aplicaciones nativas pero que sean más </w:t>
      </w:r>
      <w:r w:rsidR="004A54C0" w:rsidRPr="003160B6">
        <w:lastRenderedPageBreak/>
        <w:t>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B83391">
      <w:pPr>
        <w:pStyle w:val="Heading3"/>
      </w:pPr>
      <w:bookmarkStart w:id="43" w:name="_Toc182830299"/>
      <w:r w:rsidRPr="003160B6">
        <w:t>Arquitectura</w:t>
      </w:r>
      <w:r w:rsidR="006D4CA5" w:rsidRPr="003160B6">
        <w:t xml:space="preserve"> cliente-servidor</w:t>
      </w:r>
      <w:bookmarkEnd w:id="43"/>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B83391">
      <w:pPr>
        <w:pStyle w:val="Heading3"/>
      </w:pPr>
      <w:bookmarkStart w:id="44" w:name="_Ref180073142"/>
      <w:bookmarkStart w:id="45" w:name="_Ref180073612"/>
      <w:bookmarkStart w:id="46" w:name="_Toc182830300"/>
      <w:r w:rsidRPr="003160B6">
        <w:t>API y API REST</w:t>
      </w:r>
      <w:bookmarkEnd w:id="44"/>
      <w:bookmarkEnd w:id="45"/>
      <w:bookmarkEnd w:id="46"/>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w:t>
      </w:r>
      <w:r w:rsidR="0084069F" w:rsidRPr="003160B6">
        <w:lastRenderedPageBreak/>
        <w:t xml:space="preserve">las transacciones de comercio electrónico. Para los desarrolladores de software es importante tener acceso a las APIs de los servicios relevantes a su trabajo, que pueden ser creadas por ellos 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47" w:name="_Toc182830301"/>
      <w:r w:rsidRPr="003160B6">
        <w:t xml:space="preserve">Conceptos de lenguaje de programación y </w:t>
      </w:r>
      <w:r w:rsidR="003C35B7" w:rsidRPr="003160B6">
        <w:t>marco de trabajo</w:t>
      </w:r>
      <w:bookmarkEnd w:id="47"/>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lastRenderedPageBreak/>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48" w:name="_Toc182830302"/>
      <w:r w:rsidRPr="003160B6">
        <w:t xml:space="preserve">Tecnologías </w:t>
      </w:r>
      <w:r w:rsidR="00B46C92" w:rsidRPr="003160B6">
        <w:t xml:space="preserve">de desarrollo </w:t>
      </w:r>
      <w:r w:rsidRPr="003160B6">
        <w:t>del lado del cliente</w:t>
      </w:r>
      <w:bookmarkEnd w:id="48"/>
    </w:p>
    <w:p w14:paraId="15B1C2EC" w14:textId="41301E7E" w:rsidR="00201F4F" w:rsidRPr="003160B6" w:rsidRDefault="00201F4F" w:rsidP="00B83391">
      <w:pPr>
        <w:pStyle w:val="Heading3"/>
      </w:pPr>
      <w:bookmarkStart w:id="49" w:name="_Toc182830303"/>
      <w:r w:rsidRPr="003160B6">
        <w:t>HTML, CSS y JavaScript</w:t>
      </w:r>
      <w:bookmarkEnd w:id="49"/>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lastRenderedPageBreak/>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B83391">
      <w:pPr>
        <w:pStyle w:val="Heading3"/>
      </w:pPr>
      <w:bookmarkStart w:id="50" w:name="_Toc182830304"/>
      <w:r w:rsidRPr="003160B6">
        <w:t>JSON</w:t>
      </w:r>
      <w:bookmarkEnd w:id="50"/>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B83391">
      <w:pPr>
        <w:pStyle w:val="Heading3"/>
      </w:pPr>
      <w:bookmarkStart w:id="51" w:name="_Toc182830305"/>
      <w:r w:rsidRPr="003160B6">
        <w:t xml:space="preserve">React y </w:t>
      </w:r>
      <w:r w:rsidR="00201F4F" w:rsidRPr="003160B6">
        <w:t>Next.js</w:t>
      </w:r>
      <w:bookmarkEnd w:id="51"/>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5DBEBBF9"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w:t>
      </w:r>
      <w:r w:rsidR="00030F96">
        <w:t xml:space="preserve"> de</w:t>
      </w:r>
      <w:r w:rsidRPr="003160B6">
        <w:t xml:space="preserve">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y simplificación del desa</w:t>
      </w:r>
      <w:r w:rsidR="00830FD2" w:rsidRPr="003160B6">
        <w:lastRenderedPageBreak/>
        <w:t xml:space="preserve">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B83391">
      <w:pPr>
        <w:pStyle w:val="Heading3"/>
      </w:pPr>
      <w:bookmarkStart w:id="52" w:name="_Toc182830306"/>
      <w:r w:rsidRPr="003160B6">
        <w:t>Tailwind</w:t>
      </w:r>
      <w:bookmarkEnd w:id="52"/>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53" w:name="_Toc182830307"/>
      <w:r w:rsidRPr="003160B6">
        <w:t>Tecnologías</w:t>
      </w:r>
      <w:r w:rsidR="00852E85" w:rsidRPr="003160B6">
        <w:t xml:space="preserve"> de desarrollo</w:t>
      </w:r>
      <w:r w:rsidRPr="003160B6">
        <w:t xml:space="preserve"> del lado del servidor</w:t>
      </w:r>
      <w:bookmarkEnd w:id="53"/>
    </w:p>
    <w:p w14:paraId="04C695D3" w14:textId="20B22A28" w:rsidR="008D3A71" w:rsidRPr="003160B6" w:rsidRDefault="008D3A71" w:rsidP="00B83391">
      <w:pPr>
        <w:pStyle w:val="Heading3"/>
      </w:pPr>
      <w:bookmarkStart w:id="54" w:name="_Toc182830308"/>
      <w:r w:rsidRPr="003160B6">
        <w:t>Python</w:t>
      </w:r>
      <w:bookmarkEnd w:id="54"/>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B83391">
      <w:pPr>
        <w:pStyle w:val="Heading3"/>
      </w:pPr>
      <w:bookmarkStart w:id="55" w:name="_Toc182830309"/>
      <w:r w:rsidRPr="003160B6">
        <w:lastRenderedPageBreak/>
        <w:t>Django</w:t>
      </w:r>
      <w:bookmarkEnd w:id="55"/>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B83391">
      <w:pPr>
        <w:pStyle w:val="Heading3"/>
      </w:pPr>
      <w:bookmarkStart w:id="56" w:name="_Toc182830310"/>
      <w:r w:rsidRPr="003160B6">
        <w:t xml:space="preserve">Django </w:t>
      </w:r>
      <w:r w:rsidR="00365B30" w:rsidRPr="003160B6">
        <w:t>REST</w:t>
      </w:r>
      <w:r w:rsidR="00393B93" w:rsidRPr="003160B6">
        <w:t xml:space="preserve"> Framework</w:t>
      </w:r>
      <w:bookmarkEnd w:id="56"/>
    </w:p>
    <w:p w14:paraId="1B3CA87B" w14:textId="57D23B28"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57" w:name="_Toc182830311"/>
      <w:r w:rsidRPr="003160B6">
        <w:rPr>
          <w:lang w:val="es-NI"/>
        </w:rPr>
        <w:t>Bases de datos</w:t>
      </w:r>
      <w:bookmarkEnd w:id="57"/>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18336672"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w:t>
      </w:r>
      <w:r w:rsidR="007A7E58" w:rsidRPr="003160B6">
        <w:rPr>
          <w:lang w:val="es-NI"/>
        </w:rPr>
        <w:lastRenderedPageBreak/>
        <w:t xml:space="preserve">de los tipos definidos en el sistema. En la actualidad estas </w:t>
      </w:r>
      <w:r w:rsidR="00C420BC">
        <w:rPr>
          <w:lang w:val="es-NI"/>
        </w:rPr>
        <w:t>son</w:t>
      </w:r>
      <w:r w:rsidR="007A7E58" w:rsidRPr="003160B6">
        <w:rPr>
          <w:lang w:val="es-NI"/>
        </w:rPr>
        <w:t xml:space="preserve">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B83391">
      <w:pPr>
        <w:pStyle w:val="Heading3"/>
      </w:pPr>
      <w:bookmarkStart w:id="58" w:name="_Toc182830312"/>
      <w:r w:rsidRPr="003160B6">
        <w:t>Sistema gestor de bases de datos</w:t>
      </w:r>
      <w:bookmarkEnd w:id="58"/>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B83391">
      <w:pPr>
        <w:pStyle w:val="Heading3"/>
      </w:pPr>
      <w:bookmarkStart w:id="59" w:name="_Toc182830313"/>
      <w:r w:rsidRPr="003160B6">
        <w:t>PostgreSQL</w:t>
      </w:r>
      <w:bookmarkEnd w:id="59"/>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60" w:name="_Ref180073583"/>
      <w:bookmarkStart w:id="61" w:name="_Toc182830314"/>
      <w:r w:rsidRPr="003160B6">
        <w:rPr>
          <w:lang w:val="es-NI"/>
        </w:rPr>
        <w:t>Autenticación y autorización</w:t>
      </w:r>
      <w:bookmarkEnd w:id="60"/>
      <w:bookmarkEnd w:id="61"/>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 xml:space="preserve">Estos conceptos son capas esenciales de seguridad para los sistemas basados en Internet. A lo largo de los años, muchos esfuerzos han sido realizados en aras de propiciar entornos seguros </w:t>
      </w:r>
      <w:r w:rsidRPr="003160B6">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B83391">
      <w:pPr>
        <w:pStyle w:val="Heading3"/>
        <w:rPr>
          <w:lang w:val="en-US"/>
        </w:rPr>
      </w:pPr>
      <w:bookmarkStart w:id="62" w:name="_Toc182830315"/>
      <w:r w:rsidRPr="003160B6">
        <w:rPr>
          <w:lang w:val="en-US"/>
        </w:rPr>
        <w:t>NextAuth</w:t>
      </w:r>
      <w:r w:rsidR="00365B30" w:rsidRPr="003160B6">
        <w:rPr>
          <w:lang w:val="en-US"/>
        </w:rPr>
        <w:t xml:space="preserve"> y Django REST Framework</w:t>
      </w:r>
      <w:bookmarkEnd w:id="62"/>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4744F285"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0D295F">
        <w:t xml:space="preserve"> significativo</w:t>
      </w:r>
      <w:r w:rsidR="006E04D3" w:rsidRPr="003160B6">
        <w:t xml:space="preserve"> para JWT es </w:t>
      </w:r>
      <w:r w:rsidR="006E04D3" w:rsidRPr="000D295F">
        <w:rPr>
          <w:rFonts w:ascii="Courier New" w:hAnsi="Courier New" w:cs="Courier New"/>
          <w:sz w:val="20"/>
          <w:szCs w:val="20"/>
        </w:rPr>
        <w:t>djangorestframework-simplejwt</w:t>
      </w:r>
      <w:r w:rsidR="006E04D3" w:rsidRPr="003160B6">
        <w:t xml:space="preserve">. </w:t>
      </w:r>
      <w:r w:rsidR="00736BD6" w:rsidRPr="003160B6">
        <w:t xml:space="preserve">En cuanto al aspecto de la autorización, los </w:t>
      </w:r>
      <w:r w:rsidR="00736BD6" w:rsidRPr="003160B6">
        <w:lastRenderedPageBreak/>
        <w:t xml:space="preserve">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63" w:name="_Toc182830316"/>
      <w:r w:rsidRPr="003160B6">
        <w:t>Conclusiones parciales del capítulo</w:t>
      </w:r>
      <w:bookmarkEnd w:id="35"/>
      <w:bookmarkEnd w:id="63"/>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64" w:name="_Toc182830317"/>
      <w:r w:rsidRPr="003160B6">
        <w:lastRenderedPageBreak/>
        <w:t>capítulo 2. descripción de la propuesta técnica implementada</w:t>
      </w:r>
      <w:bookmarkEnd w:id="64"/>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65" w:name="_Toc179463290"/>
      <w:bookmarkStart w:id="66" w:name="_Toc179463519"/>
      <w:bookmarkStart w:id="67" w:name="_Toc180049933"/>
      <w:bookmarkStart w:id="68" w:name="_Toc180074830"/>
      <w:bookmarkStart w:id="69" w:name="_Toc181300964"/>
      <w:bookmarkStart w:id="70" w:name="_Toc182830318"/>
      <w:bookmarkEnd w:id="65"/>
      <w:bookmarkEnd w:id="66"/>
      <w:bookmarkEnd w:id="67"/>
      <w:bookmarkEnd w:id="68"/>
      <w:bookmarkEnd w:id="69"/>
      <w:bookmarkEnd w:id="70"/>
    </w:p>
    <w:p w14:paraId="5C290CE8" w14:textId="73D88636" w:rsidR="0085104E" w:rsidRPr="003160B6" w:rsidRDefault="00344E97" w:rsidP="0085104E">
      <w:pPr>
        <w:pStyle w:val="Heading2"/>
      </w:pPr>
      <w:r w:rsidRPr="003160B6">
        <w:t xml:space="preserve"> </w:t>
      </w:r>
      <w:bookmarkStart w:id="71" w:name="_Toc182830319"/>
      <w:r w:rsidRPr="003160B6">
        <w:t xml:space="preserve">Modelación UML de </w:t>
      </w:r>
      <w:r w:rsidR="000C6933" w:rsidRPr="003160B6">
        <w:t>aspectos generales de la aplicación web</w:t>
      </w:r>
      <w:bookmarkEnd w:id="71"/>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56157645" w:rsidR="000C6933" w:rsidRPr="003160B6" w:rsidRDefault="007D0AF1" w:rsidP="000C6933">
      <w:r w:rsidRPr="003160B6">
        <w:t>Entre los diagramas de funcionamiento están l</w:t>
      </w:r>
      <w:r w:rsidR="005F4934" w:rsidRPr="003160B6">
        <w:t xml:space="preserve">os </w:t>
      </w:r>
      <w:r w:rsidR="00FB7302">
        <w:t xml:space="preserve">de </w:t>
      </w:r>
      <w:r w:rsidR="005F4934" w:rsidRPr="003160B6">
        <w:t>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1B1ABB97" w:rsidR="00601636" w:rsidRPr="00601636" w:rsidRDefault="00601636" w:rsidP="00601636">
                            <w:pPr>
                              <w:pStyle w:val="Caption"/>
                              <w:jc w:val="center"/>
                              <w:rPr>
                                <w:rFonts w:eastAsia="MS Mincho"/>
                                <w:b w:val="0"/>
                                <w:bCs w:val="0"/>
                                <w:i/>
                                <w:iCs/>
                                <w:noProof/>
                              </w:rPr>
                            </w:pPr>
                            <w:bookmarkStart w:id="72" w:name="_Toc179463671"/>
                            <w:bookmarkStart w:id="73" w:name="_Toc179463720"/>
                            <w:bookmarkStart w:id="74" w:name="_Toc179469368"/>
                            <w:bookmarkStart w:id="75" w:name="_Toc179470226"/>
                            <w:bookmarkStart w:id="76"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40287">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2"/>
                            <w:bookmarkEnd w:id="73"/>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1B1ABB97" w:rsidR="00601636" w:rsidRPr="00601636" w:rsidRDefault="00601636" w:rsidP="00601636">
                      <w:pPr>
                        <w:pStyle w:val="Caption"/>
                        <w:jc w:val="center"/>
                        <w:rPr>
                          <w:rFonts w:eastAsia="MS Mincho"/>
                          <w:b w:val="0"/>
                          <w:bCs w:val="0"/>
                          <w:i/>
                          <w:iCs/>
                          <w:noProof/>
                        </w:rPr>
                      </w:pPr>
                      <w:bookmarkStart w:id="77" w:name="_Toc179463671"/>
                      <w:bookmarkStart w:id="78" w:name="_Toc179463720"/>
                      <w:bookmarkStart w:id="79" w:name="_Toc179469368"/>
                      <w:bookmarkStart w:id="80" w:name="_Toc179470226"/>
                      <w:bookmarkStart w:id="81"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40287">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7"/>
                      <w:bookmarkEnd w:id="78"/>
                      <w:bookmarkEnd w:id="79"/>
                      <w:bookmarkEnd w:id="80"/>
                      <w:bookmarkEnd w:id="81"/>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6D470F48" w:rsidR="00FA5C28" w:rsidRPr="00FA5C28" w:rsidRDefault="00FA5C28" w:rsidP="00FA5C28">
                            <w:pPr>
                              <w:pStyle w:val="Caption"/>
                              <w:jc w:val="center"/>
                              <w:rPr>
                                <w:rFonts w:eastAsia="MS Mincho"/>
                                <w:b w:val="0"/>
                                <w:bCs w:val="0"/>
                                <w:i/>
                                <w:iCs/>
                                <w:noProof/>
                              </w:rPr>
                            </w:pPr>
                            <w:bookmarkStart w:id="82" w:name="_Toc179469369"/>
                            <w:bookmarkStart w:id="83" w:name="_Toc179470227"/>
                            <w:bookmarkStart w:id="84"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40287">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82"/>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6D470F48" w:rsidR="00FA5C28" w:rsidRPr="00FA5C28" w:rsidRDefault="00FA5C28" w:rsidP="00FA5C28">
                      <w:pPr>
                        <w:pStyle w:val="Caption"/>
                        <w:jc w:val="center"/>
                        <w:rPr>
                          <w:rFonts w:eastAsia="MS Mincho"/>
                          <w:b w:val="0"/>
                          <w:bCs w:val="0"/>
                          <w:i/>
                          <w:iCs/>
                          <w:noProof/>
                        </w:rPr>
                      </w:pPr>
                      <w:bookmarkStart w:id="85" w:name="_Toc179469369"/>
                      <w:bookmarkStart w:id="86" w:name="_Toc179470227"/>
                      <w:bookmarkStart w:id="87"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40287">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85"/>
                      <w:bookmarkEnd w:id="86"/>
                      <w:bookmarkEnd w:id="87"/>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35FEC219" w:rsidR="00AD26A5" w:rsidRPr="00AD26A5" w:rsidRDefault="00AD26A5" w:rsidP="00AD26A5">
                            <w:pPr>
                              <w:pStyle w:val="Caption"/>
                              <w:jc w:val="center"/>
                              <w:rPr>
                                <w:rFonts w:eastAsia="MS Mincho"/>
                                <w:b w:val="0"/>
                                <w:bCs w:val="0"/>
                                <w:i/>
                                <w:iCs/>
                                <w:noProof/>
                              </w:rPr>
                            </w:pPr>
                            <w:bookmarkStart w:id="88" w:name="_Toc179469370"/>
                            <w:bookmarkStart w:id="89" w:name="_Toc179470228"/>
                            <w:bookmarkStart w:id="90"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40287">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88"/>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35FEC219" w:rsidR="00AD26A5" w:rsidRPr="00AD26A5" w:rsidRDefault="00AD26A5" w:rsidP="00AD26A5">
                      <w:pPr>
                        <w:pStyle w:val="Caption"/>
                        <w:jc w:val="center"/>
                        <w:rPr>
                          <w:rFonts w:eastAsia="MS Mincho"/>
                          <w:b w:val="0"/>
                          <w:bCs w:val="0"/>
                          <w:i/>
                          <w:iCs/>
                          <w:noProof/>
                        </w:rPr>
                      </w:pPr>
                      <w:bookmarkStart w:id="91" w:name="_Toc179469370"/>
                      <w:bookmarkStart w:id="92" w:name="_Toc179470228"/>
                      <w:bookmarkStart w:id="93"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40287">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91"/>
                      <w:bookmarkEnd w:id="92"/>
                      <w:bookmarkEnd w:id="93"/>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74FDCCF1"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C40287">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33534854"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C40287">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08B69D95"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rsidR="00C40287">
        <w:t>2.2</w:t>
      </w:r>
      <w:r>
        <w:fldChar w:fldCharType="end"/>
      </w:r>
      <w:r>
        <w:t xml:space="preserve"> y </w:t>
      </w:r>
      <w:r>
        <w:fldChar w:fldCharType="begin"/>
      </w:r>
      <w:r>
        <w:instrText xml:space="preserve"> REF _Ref180050707 \r \h </w:instrText>
      </w:r>
      <w:r>
        <w:fldChar w:fldCharType="separate"/>
      </w:r>
      <w:r w:rsidR="00C40287">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94" w:name="_Ref180050699"/>
      <w:bookmarkStart w:id="95" w:name="_Toc182830320"/>
      <w:r w:rsidRPr="003160B6">
        <w:t>Estructura e implementación del lado del servidor</w:t>
      </w:r>
      <w:bookmarkEnd w:id="94"/>
      <w:bookmarkEnd w:id="95"/>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B83391" w:rsidRDefault="008C7EDC" w:rsidP="00B83391">
      <w:pPr>
        <w:pStyle w:val="Heading3"/>
      </w:pPr>
      <w:bookmarkStart w:id="96" w:name="_Toc182830321"/>
      <w:r w:rsidRPr="00B83391">
        <w:t>Diseño de la base de datos, acoplamiento con Django e implementación en PostgreSQL</w:t>
      </w:r>
      <w:bookmarkEnd w:id="96"/>
    </w:p>
    <w:p w14:paraId="0F5C054B" w14:textId="794E1827"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C40287">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4D0333D9">
            <wp:simplePos x="0" y="0"/>
            <wp:positionH relativeFrom="margin">
              <wp:align>center</wp:align>
            </wp:positionH>
            <wp:positionV relativeFrom="paragraph">
              <wp:posOffset>1501775</wp:posOffset>
            </wp:positionV>
            <wp:extent cx="5735955" cy="2451735"/>
            <wp:effectExtent l="0" t="0" r="0" b="571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35955" cy="2451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2D9C0174" w:rsidR="008C7EDC" w:rsidRPr="00376A21" w:rsidRDefault="008C7EDC" w:rsidP="008C7EDC">
                            <w:pPr>
                              <w:pStyle w:val="Caption"/>
                              <w:jc w:val="center"/>
                              <w:rPr>
                                <w:rFonts w:eastAsia="MS Mincho"/>
                                <w:b w:val="0"/>
                                <w:bCs w:val="0"/>
                                <w:i/>
                                <w:iCs/>
                                <w:noProof/>
                              </w:rPr>
                            </w:pPr>
                            <w:bookmarkStart w:id="97" w:name="_Toc179376518"/>
                            <w:bookmarkStart w:id="98" w:name="_Toc179463682"/>
                            <w:bookmarkStart w:id="99" w:name="_Toc179463731"/>
                            <w:bookmarkStart w:id="100" w:name="_Toc179469384"/>
                            <w:bookmarkStart w:id="101" w:name="_Toc179470242"/>
                            <w:bookmarkStart w:id="102"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40287">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97"/>
                            <w:bookmarkEnd w:id="98"/>
                            <w:bookmarkEnd w:id="99"/>
                            <w:bookmarkEnd w:id="100"/>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2D9C0174" w:rsidR="008C7EDC" w:rsidRPr="00376A21" w:rsidRDefault="008C7EDC" w:rsidP="008C7EDC">
                      <w:pPr>
                        <w:pStyle w:val="Caption"/>
                        <w:jc w:val="center"/>
                        <w:rPr>
                          <w:rFonts w:eastAsia="MS Mincho"/>
                          <w:b w:val="0"/>
                          <w:bCs w:val="0"/>
                          <w:i/>
                          <w:iCs/>
                          <w:noProof/>
                        </w:rPr>
                      </w:pPr>
                      <w:bookmarkStart w:id="103" w:name="_Toc179376518"/>
                      <w:bookmarkStart w:id="104" w:name="_Toc179463682"/>
                      <w:bookmarkStart w:id="105" w:name="_Toc179463731"/>
                      <w:bookmarkStart w:id="106" w:name="_Toc179469384"/>
                      <w:bookmarkStart w:id="107" w:name="_Toc179470242"/>
                      <w:bookmarkStart w:id="108"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40287">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103"/>
                      <w:bookmarkEnd w:id="104"/>
                      <w:bookmarkEnd w:id="105"/>
                      <w:bookmarkEnd w:id="106"/>
                      <w:bookmarkEnd w:id="107"/>
                      <w:bookmarkEnd w:id="108"/>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514C54E4" w:rsidR="001E23E2" w:rsidRDefault="001E23E2" w:rsidP="008C7EDC">
      <w:pPr>
        <w:tabs>
          <w:tab w:val="left" w:pos="7172"/>
        </w:tabs>
      </w:pPr>
      <w:r>
        <w:t xml:space="preserve">Los tipos de datos de los atributos varían entre </w:t>
      </w:r>
      <w:r w:rsidR="00A81330">
        <w:t>cadenas</w:t>
      </w:r>
      <w:r w:rsidR="004A3314">
        <w:t xml:space="preserve">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E9236E">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E9236E">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r w:rsidR="00290674">
        <w:t xml:space="preserve"> respectivos</w:t>
      </w:r>
      <w:r w:rsidR="00F11677">
        <w:t>.</w:t>
      </w:r>
    </w:p>
    <w:p w14:paraId="06BA92C6" w14:textId="18152688"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00F9527B">
        <w:rPr>
          <w:rFonts w:ascii="Courier New" w:hAnsi="Courier New" w:cs="Courier New"/>
          <w:sz w:val="20"/>
          <w:szCs w:val="20"/>
        </w:rPr>
        <w:t>FECHA_SIEMBRA</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476BECFF" w:rsidR="008C7EDC" w:rsidRDefault="00B83391" w:rsidP="008C7EDC">
      <w:pPr>
        <w:tabs>
          <w:tab w:val="left" w:pos="7172"/>
        </w:tabs>
      </w:pPr>
      <w:r w:rsidRPr="003160B6">
        <w:rPr>
          <w:noProof/>
        </w:rPr>
        <w:drawing>
          <wp:anchor distT="0" distB="0" distL="114300" distR="114300" simplePos="0" relativeHeight="251799552" behindDoc="0" locked="0" layoutInCell="1" allowOverlap="1" wp14:anchorId="57C9A7BC" wp14:editId="12FF2C1F">
            <wp:simplePos x="0" y="0"/>
            <wp:positionH relativeFrom="margin">
              <wp:align>center</wp:align>
            </wp:positionH>
            <wp:positionV relativeFrom="paragraph">
              <wp:posOffset>582439</wp:posOffset>
            </wp:positionV>
            <wp:extent cx="2837180" cy="1138555"/>
            <wp:effectExtent l="0" t="0" r="1270" b="444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7180" cy="11385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666027F">
                <wp:simplePos x="0" y="0"/>
                <wp:positionH relativeFrom="margin">
                  <wp:posOffset>268534</wp:posOffset>
                </wp:positionH>
                <wp:positionV relativeFrom="paragraph">
                  <wp:posOffset>1722384</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6263196C" w:rsidR="008C7EDC" w:rsidRPr="0087154A" w:rsidRDefault="008C7EDC" w:rsidP="008C7EDC">
                            <w:pPr>
                              <w:pStyle w:val="Caption"/>
                              <w:jc w:val="center"/>
                              <w:rPr>
                                <w:rFonts w:eastAsia="MS Mincho"/>
                                <w:b w:val="0"/>
                                <w:bCs w:val="0"/>
                                <w:i/>
                                <w:iCs/>
                              </w:rPr>
                            </w:pPr>
                            <w:bookmarkStart w:id="109" w:name="_Toc179376519"/>
                            <w:bookmarkStart w:id="110" w:name="_Toc179463683"/>
                            <w:bookmarkStart w:id="111" w:name="_Toc179463732"/>
                            <w:bookmarkStart w:id="112" w:name="_Toc179469385"/>
                            <w:bookmarkStart w:id="113" w:name="_Toc179470243"/>
                            <w:bookmarkStart w:id="114"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40287">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9"/>
                            <w:bookmarkEnd w:id="110"/>
                            <w:bookmarkEnd w:id="111"/>
                            <w:bookmarkEnd w:id="112"/>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1.15pt;margin-top:135.6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" stroked="f">
                <v:textbox inset="0,0,0,0">
                  <w:txbxContent>
                    <w:p w14:paraId="54037F2E" w14:textId="6263196C" w:rsidR="008C7EDC" w:rsidRPr="0087154A" w:rsidRDefault="008C7EDC" w:rsidP="008C7EDC">
                      <w:pPr>
                        <w:pStyle w:val="Caption"/>
                        <w:jc w:val="center"/>
                        <w:rPr>
                          <w:rFonts w:eastAsia="MS Mincho"/>
                          <w:b w:val="0"/>
                          <w:bCs w:val="0"/>
                          <w:i/>
                          <w:iCs/>
                        </w:rPr>
                      </w:pPr>
                      <w:bookmarkStart w:id="115" w:name="_Toc179376519"/>
                      <w:bookmarkStart w:id="116" w:name="_Toc179463683"/>
                      <w:bookmarkStart w:id="117" w:name="_Toc179463732"/>
                      <w:bookmarkStart w:id="118" w:name="_Toc179469385"/>
                      <w:bookmarkStart w:id="119" w:name="_Toc179470243"/>
                      <w:bookmarkStart w:id="120"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40287">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15"/>
                      <w:bookmarkEnd w:id="116"/>
                      <w:bookmarkEnd w:id="117"/>
                      <w:bookmarkEnd w:id="118"/>
                      <w:bookmarkEnd w:id="119"/>
                      <w:bookmarkEnd w:id="120"/>
                    </w:p>
                  </w:txbxContent>
                </v:textbox>
                <w10:wrap type="topAndBottom" anchorx="margin"/>
              </v:shape>
            </w:pict>
          </mc:Fallback>
        </mc:AlternateContent>
      </w:r>
      <w:r w:rsidR="008C7EDC" w:rsidRPr="003160B6">
        <w:t xml:space="preserve">El vínculo entre Django y la implementación PostgreSQL de la base de datos se define en el contenido del archivo </w:t>
      </w:r>
      <w:r w:rsidR="008C7EDC" w:rsidRPr="002F23D3">
        <w:rPr>
          <w:rFonts w:ascii="Courier New" w:hAnsi="Courier New" w:cs="Courier New"/>
          <w:sz w:val="20"/>
          <w:szCs w:val="20"/>
        </w:rPr>
        <w:t>settings.py</w:t>
      </w:r>
      <w:r w:rsidR="008C7EDC" w:rsidRPr="002F23D3">
        <w:rPr>
          <w:sz w:val="20"/>
          <w:szCs w:val="20"/>
        </w:rPr>
        <w:t xml:space="preserve"> </w:t>
      </w:r>
      <w:r w:rsidR="008C7EDC" w:rsidRPr="003160B6">
        <w:t xml:space="preserve">con el fragmento de código </w:t>
      </w:r>
      <w:r w:rsidR="008C7EDC">
        <w:t>mostrado</w:t>
      </w:r>
      <w:r w:rsidR="008C7EDC" w:rsidRPr="003160B6">
        <w:t xml:space="preserve"> en la figura</w:t>
      </w:r>
      <w:r w:rsidR="003E5C07">
        <w:t xml:space="preserve"> </w:t>
      </w:r>
      <w:r w:rsidR="00DC7048">
        <w:t>5</w:t>
      </w:r>
      <w:r w:rsidR="008C7EDC" w:rsidRPr="003160B6">
        <w:t xml:space="preserve">. </w:t>
      </w:r>
    </w:p>
    <w:p w14:paraId="5924D254" w14:textId="7155F8C9" w:rsidR="00AD4FC8" w:rsidRPr="003160B6" w:rsidRDefault="00B83391" w:rsidP="008C7EDC">
      <w:pPr>
        <w:tabs>
          <w:tab w:val="left" w:pos="7172"/>
        </w:tabs>
      </w:pPr>
      <w:r>
        <w:rPr>
          <w:noProof/>
        </w:rPr>
        <w:lastRenderedPageBreak/>
        <mc:AlternateContent>
          <mc:Choice Requires="wps">
            <w:drawing>
              <wp:anchor distT="0" distB="0" distL="114300" distR="114300" simplePos="0" relativeHeight="251816960" behindDoc="0" locked="0" layoutInCell="1" allowOverlap="1" wp14:anchorId="788AC38C" wp14:editId="0A3624DF">
                <wp:simplePos x="0" y="0"/>
                <wp:positionH relativeFrom="margin">
                  <wp:align>center</wp:align>
                </wp:positionH>
                <wp:positionV relativeFrom="paragraph">
                  <wp:posOffset>6126959</wp:posOffset>
                </wp:positionV>
                <wp:extent cx="5838825" cy="635"/>
                <wp:effectExtent l="0" t="0" r="9525" b="635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2813E79D" w:rsidR="00AD4FC8" w:rsidRPr="00AD4FC8" w:rsidRDefault="00AD4FC8" w:rsidP="00AD4FC8">
                            <w:pPr>
                              <w:pStyle w:val="Caption"/>
                              <w:jc w:val="center"/>
                              <w:rPr>
                                <w:rFonts w:eastAsia="MS Mincho"/>
                                <w:b w:val="0"/>
                                <w:bCs w:val="0"/>
                                <w:i/>
                                <w:iCs/>
                                <w:noProof/>
                              </w:rPr>
                            </w:pPr>
                            <w:bookmarkStart w:id="121"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40287">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0;margin-top:482.45pt;width:459.75pt;height:.05pt;z-index:25181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" stroked="f">
                <v:textbox style="mso-fit-shape-to-text:t" inset="0,0,0,0">
                  <w:txbxContent>
                    <w:p w14:paraId="7F4254A1" w14:textId="2813E79D" w:rsidR="00AD4FC8" w:rsidRPr="00AD4FC8" w:rsidRDefault="00AD4FC8" w:rsidP="00AD4FC8">
                      <w:pPr>
                        <w:pStyle w:val="Caption"/>
                        <w:jc w:val="center"/>
                        <w:rPr>
                          <w:rFonts w:eastAsia="MS Mincho"/>
                          <w:b w:val="0"/>
                          <w:bCs w:val="0"/>
                          <w:i/>
                          <w:iCs/>
                          <w:noProof/>
                        </w:rPr>
                      </w:pPr>
                      <w:bookmarkStart w:id="122"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40287">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2"/>
                    </w:p>
                  </w:txbxContent>
                </v:textbox>
                <w10:wrap type="topAndBottom" anchorx="margin"/>
              </v:shape>
            </w:pict>
          </mc:Fallback>
        </mc:AlternateContent>
      </w:r>
      <w:r w:rsidR="00C257CB">
        <w:rPr>
          <w:noProof/>
        </w:rPr>
        <w:drawing>
          <wp:anchor distT="0" distB="0" distL="114300" distR="114300" simplePos="0" relativeHeight="251814912" behindDoc="0" locked="0" layoutInCell="1" allowOverlap="1" wp14:anchorId="014E6DAC" wp14:editId="5A312E24">
            <wp:simplePos x="0" y="0"/>
            <wp:positionH relativeFrom="margin">
              <wp:align>center</wp:align>
            </wp:positionH>
            <wp:positionV relativeFrom="paragraph">
              <wp:posOffset>1516380</wp:posOffset>
            </wp:positionV>
            <wp:extent cx="4461510" cy="4557395"/>
            <wp:effectExtent l="0" t="0" r="0"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461510" cy="4557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PostgreSQL, los detalles de implementación se resuelven de forma automática, y de la misma manera se genera código SQL que especifica la estructura y el funcionamiento de la base de datos. </w:t>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01FD669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EA6DA96" w:rsidR="00F476BF" w:rsidRPr="00927DA7" w:rsidRDefault="00F476BF" w:rsidP="00F476BF">
                            <w:pPr>
                              <w:pStyle w:val="Caption"/>
                              <w:jc w:val="center"/>
                              <w:rPr>
                                <w:rFonts w:eastAsia="MS Mincho"/>
                                <w:b w:val="0"/>
                                <w:bCs w:val="0"/>
                                <w:i/>
                                <w:iCs/>
                              </w:rPr>
                            </w:pPr>
                            <w:bookmarkStart w:id="123" w:name="_Toc179376521"/>
                            <w:bookmarkStart w:id="124" w:name="_Toc179463685"/>
                            <w:bookmarkStart w:id="125" w:name="_Toc179463734"/>
                            <w:bookmarkStart w:id="126" w:name="_Toc179469387"/>
                            <w:bookmarkStart w:id="127" w:name="_Toc179470245"/>
                            <w:bookmarkStart w:id="128"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40287">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3"/>
                            <w:bookmarkEnd w:id="124"/>
                            <w:bookmarkEnd w:id="125"/>
                            <w:bookmarkEnd w:id="126"/>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EA6DA96" w:rsidR="00F476BF" w:rsidRPr="00927DA7" w:rsidRDefault="00F476BF" w:rsidP="00F476BF">
                      <w:pPr>
                        <w:pStyle w:val="Caption"/>
                        <w:jc w:val="center"/>
                        <w:rPr>
                          <w:rFonts w:eastAsia="MS Mincho"/>
                          <w:b w:val="0"/>
                          <w:bCs w:val="0"/>
                          <w:i/>
                          <w:iCs/>
                        </w:rPr>
                      </w:pPr>
                      <w:bookmarkStart w:id="129" w:name="_Toc179376521"/>
                      <w:bookmarkStart w:id="130" w:name="_Toc179463685"/>
                      <w:bookmarkStart w:id="131" w:name="_Toc179463734"/>
                      <w:bookmarkStart w:id="132" w:name="_Toc179469387"/>
                      <w:bookmarkStart w:id="133" w:name="_Toc179470245"/>
                      <w:bookmarkStart w:id="134"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40287">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9"/>
                      <w:bookmarkEnd w:id="130"/>
                      <w:bookmarkEnd w:id="131"/>
                      <w:bookmarkEnd w:id="132"/>
                      <w:bookmarkEnd w:id="133"/>
                      <w:bookmarkEnd w:id="134"/>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4DF15F96" w:rsidR="00CE60C4" w:rsidRPr="00CE60C4" w:rsidRDefault="00CE60C4" w:rsidP="00CE60C4">
                            <w:pPr>
                              <w:pStyle w:val="Caption"/>
                              <w:jc w:val="center"/>
                              <w:rPr>
                                <w:rFonts w:eastAsia="MS Mincho"/>
                                <w:b w:val="0"/>
                                <w:bCs w:val="0"/>
                                <w:i/>
                                <w:iCs/>
                                <w:noProof/>
                              </w:rPr>
                            </w:pPr>
                            <w:bookmarkStart w:id="135"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C40287">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4DF15F96" w:rsidR="00CE60C4" w:rsidRPr="00CE60C4" w:rsidRDefault="00CE60C4" w:rsidP="00CE60C4">
                      <w:pPr>
                        <w:pStyle w:val="Caption"/>
                        <w:jc w:val="center"/>
                        <w:rPr>
                          <w:rFonts w:eastAsia="MS Mincho"/>
                          <w:b w:val="0"/>
                          <w:bCs w:val="0"/>
                          <w:i/>
                          <w:iCs/>
                          <w:noProof/>
                        </w:rPr>
                      </w:pPr>
                      <w:bookmarkStart w:id="136"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C40287">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6"/>
                    </w:p>
                  </w:txbxContent>
                </v:textbox>
                <w10:wrap type="topAndBottom" anchorx="margin"/>
              </v:shape>
            </w:pict>
          </mc:Fallback>
        </mc:AlternateContent>
      </w:r>
      <w:r>
        <w:t>Django</w:t>
      </w:r>
      <w:r w:rsidR="008C7EDC" w:rsidRPr="003160B6">
        <w:t>.</w:t>
      </w:r>
    </w:p>
    <w:p w14:paraId="5E3F291D" w14:textId="77777777" w:rsidR="008C7EDC" w:rsidRPr="003160B6" w:rsidRDefault="008C7EDC" w:rsidP="00B83391">
      <w:pPr>
        <w:pStyle w:val="Heading3"/>
      </w:pPr>
      <w:r w:rsidRPr="003160B6">
        <w:lastRenderedPageBreak/>
        <w:t xml:space="preserve"> </w:t>
      </w:r>
      <w:bookmarkStart w:id="137" w:name="_Ref180050584"/>
      <w:bookmarkStart w:id="138" w:name="_Ref180051078"/>
      <w:bookmarkStart w:id="139" w:name="_Toc182830322"/>
      <w:r w:rsidRPr="003160B6">
        <w:t>Implementación del servidor Django</w:t>
      </w:r>
      <w:bookmarkEnd w:id="137"/>
      <w:bookmarkEnd w:id="138"/>
      <w:bookmarkEnd w:id="139"/>
    </w:p>
    <w:p w14:paraId="381930C7" w14:textId="50A9B9F6" w:rsidR="008C7EDC" w:rsidRPr="003160B6" w:rsidRDefault="00D37813" w:rsidP="008C7EDC">
      <w:r w:rsidRPr="003160B6">
        <w:rPr>
          <w:noProof/>
        </w:rPr>
        <w:drawing>
          <wp:anchor distT="0" distB="0" distL="114300" distR="114300" simplePos="0" relativeHeight="251805696" behindDoc="0" locked="0" layoutInCell="1" allowOverlap="1" wp14:anchorId="258A4312" wp14:editId="6344E6FB">
            <wp:simplePos x="0" y="0"/>
            <wp:positionH relativeFrom="margin">
              <wp:align>center</wp:align>
            </wp:positionH>
            <wp:positionV relativeFrom="paragraph">
              <wp:posOffset>2422525</wp:posOffset>
            </wp:positionV>
            <wp:extent cx="1609090" cy="3041650"/>
            <wp:effectExtent l="0" t="0" r="0" b="635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1609090" cy="3041650"/>
                    </a:xfrm>
                    <a:prstGeom prst="rect">
                      <a:avLst/>
                    </a:prstGeom>
                  </pic:spPr>
                </pic:pic>
              </a:graphicData>
            </a:graphic>
            <wp14:sizeRelH relativeFrom="margin">
              <wp14:pctWidth>0</wp14:pctWidth>
            </wp14:sizeRelH>
            <wp14:sizeRelV relativeFrom="margin">
              <wp14:pctHeight>0</wp14:pctHeight>
            </wp14:sizeRelV>
          </wp:anchor>
        </w:drawing>
      </w:r>
      <w:r w:rsidR="0022744D" w:rsidRPr="003160B6">
        <w:rPr>
          <w:noProof/>
        </w:rPr>
        <mc:AlternateContent>
          <mc:Choice Requires="wps">
            <w:drawing>
              <wp:anchor distT="0" distB="0" distL="114300" distR="114300" simplePos="0" relativeHeight="251806720" behindDoc="0" locked="0" layoutInCell="1" allowOverlap="1" wp14:anchorId="6DEEBFE8" wp14:editId="1A4FE4DE">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2AC16134" w:rsidR="008C7EDC" w:rsidRPr="004D720C" w:rsidRDefault="008C7EDC" w:rsidP="008C7EDC">
                            <w:pPr>
                              <w:pStyle w:val="Caption"/>
                              <w:jc w:val="center"/>
                              <w:rPr>
                                <w:rFonts w:eastAsia="MS Mincho"/>
                                <w:b w:val="0"/>
                                <w:bCs w:val="0"/>
                                <w:i/>
                                <w:iCs/>
                              </w:rPr>
                            </w:pPr>
                            <w:bookmarkStart w:id="140" w:name="_Toc179376522"/>
                            <w:bookmarkStart w:id="141" w:name="_Toc179463686"/>
                            <w:bookmarkStart w:id="142" w:name="_Toc179463735"/>
                            <w:bookmarkStart w:id="143" w:name="_Toc179469388"/>
                            <w:bookmarkStart w:id="144" w:name="_Toc179470246"/>
                            <w:bookmarkStart w:id="145"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40287">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0"/>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2AC16134" w:rsidR="008C7EDC" w:rsidRPr="004D720C" w:rsidRDefault="008C7EDC" w:rsidP="008C7EDC">
                      <w:pPr>
                        <w:pStyle w:val="Caption"/>
                        <w:jc w:val="center"/>
                        <w:rPr>
                          <w:rFonts w:eastAsia="MS Mincho"/>
                          <w:b w:val="0"/>
                          <w:bCs w:val="0"/>
                          <w:i/>
                          <w:iCs/>
                        </w:rPr>
                      </w:pPr>
                      <w:bookmarkStart w:id="146" w:name="_Toc179376522"/>
                      <w:bookmarkStart w:id="147" w:name="_Toc179463686"/>
                      <w:bookmarkStart w:id="148" w:name="_Toc179463735"/>
                      <w:bookmarkStart w:id="149" w:name="_Toc179469388"/>
                      <w:bookmarkStart w:id="150" w:name="_Toc179470246"/>
                      <w:bookmarkStart w:id="151"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40287">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6"/>
                      <w:bookmarkEnd w:id="147"/>
                      <w:bookmarkEnd w:id="148"/>
                      <w:bookmarkEnd w:id="149"/>
                      <w:bookmarkEnd w:id="150"/>
                      <w:bookmarkEnd w:id="151"/>
                    </w:p>
                  </w:txbxContent>
                </v:textbox>
                <w10:wrap type="topAndBottom" anchorx="margin"/>
              </v:shape>
            </w:pict>
          </mc:Fallback>
        </mc:AlternateContent>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626EF2"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40287">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06D927ED" w:rsidR="00AA01D3" w:rsidRPr="00AA01D3" w:rsidRDefault="00AA01D3" w:rsidP="00AA01D3">
                            <w:pPr>
                              <w:pStyle w:val="Caption"/>
                              <w:jc w:val="center"/>
                              <w:rPr>
                                <w:rFonts w:eastAsia="MS Mincho"/>
                                <w:b w:val="0"/>
                                <w:bCs w:val="0"/>
                                <w:i/>
                                <w:iCs/>
                              </w:rPr>
                            </w:pPr>
                            <w:bookmarkStart w:id="152"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40287">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06D927ED" w:rsidR="00AA01D3" w:rsidRPr="00AA01D3" w:rsidRDefault="00AA01D3" w:rsidP="00AA01D3">
                      <w:pPr>
                        <w:pStyle w:val="Caption"/>
                        <w:jc w:val="center"/>
                        <w:rPr>
                          <w:rFonts w:eastAsia="MS Mincho"/>
                          <w:b w:val="0"/>
                          <w:bCs w:val="0"/>
                          <w:i/>
                          <w:iCs/>
                        </w:rPr>
                      </w:pPr>
                      <w:bookmarkStart w:id="153"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40287">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3"/>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4B386D24">
            <wp:simplePos x="0" y="0"/>
            <wp:positionH relativeFrom="margin">
              <wp:posOffset>681355</wp:posOffset>
            </wp:positionH>
            <wp:positionV relativeFrom="paragraph">
              <wp:posOffset>53340</wp:posOffset>
            </wp:positionV>
            <wp:extent cx="4413885" cy="1274445"/>
            <wp:effectExtent l="0" t="0" r="571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413885"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38CAC3A9" w:rsidR="008C7EDC" w:rsidRPr="00A80C0F" w:rsidRDefault="008C7EDC" w:rsidP="008C7EDC">
                            <w:pPr>
                              <w:pStyle w:val="Caption"/>
                              <w:jc w:val="center"/>
                              <w:rPr>
                                <w:rFonts w:eastAsia="MS Mincho"/>
                                <w:b w:val="0"/>
                                <w:bCs w:val="0"/>
                                <w:i/>
                                <w:iCs/>
                              </w:rPr>
                            </w:pPr>
                            <w:bookmarkStart w:id="154" w:name="_Toc179463687"/>
                            <w:bookmarkStart w:id="155" w:name="_Toc179463736"/>
                            <w:bookmarkStart w:id="156" w:name="_Toc179469389"/>
                            <w:bookmarkStart w:id="157" w:name="_Toc179470247"/>
                            <w:bookmarkStart w:id="158"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4"/>
                            <w:bookmarkEnd w:id="155"/>
                            <w:bookmarkEnd w:id="156"/>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38CAC3A9" w:rsidR="008C7EDC" w:rsidRPr="00A80C0F" w:rsidRDefault="008C7EDC" w:rsidP="008C7EDC">
                      <w:pPr>
                        <w:pStyle w:val="Caption"/>
                        <w:jc w:val="center"/>
                        <w:rPr>
                          <w:rFonts w:eastAsia="MS Mincho"/>
                          <w:b w:val="0"/>
                          <w:bCs w:val="0"/>
                          <w:i/>
                          <w:iCs/>
                        </w:rPr>
                      </w:pPr>
                      <w:bookmarkStart w:id="159" w:name="_Toc179463687"/>
                      <w:bookmarkStart w:id="160" w:name="_Toc179463736"/>
                      <w:bookmarkStart w:id="161" w:name="_Toc179469389"/>
                      <w:bookmarkStart w:id="162" w:name="_Toc179470247"/>
                      <w:bookmarkStart w:id="163"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9"/>
                      <w:bookmarkEnd w:id="160"/>
                      <w:bookmarkEnd w:id="161"/>
                      <w:bookmarkEnd w:id="162"/>
                      <w:bookmarkEnd w:id="163"/>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6F16B5D7"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request, pk)</w:t>
      </w:r>
      <w:r w:rsidRPr="003160B6">
        <w:t xml:space="preserve">, </w:t>
      </w:r>
      <w:r w:rsidRPr="00884897">
        <w:rPr>
          <w:rFonts w:ascii="Courier New" w:hAnsi="Courier New" w:cs="Courier New"/>
          <w:sz w:val="20"/>
          <w:szCs w:val="20"/>
        </w:rPr>
        <w:t>unidad(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5DA87F0C" w:rsidR="008C7EDC" w:rsidRDefault="00A85599" w:rsidP="008C7EDC">
      <w:r w:rsidRPr="003160B6">
        <w:rPr>
          <w:noProof/>
        </w:rPr>
        <mc:AlternateContent>
          <mc:Choice Requires="wps">
            <w:drawing>
              <wp:anchor distT="0" distB="0" distL="114300" distR="114300" simplePos="0" relativeHeight="251810816" behindDoc="0" locked="0" layoutInCell="1" allowOverlap="1" wp14:anchorId="27369B06" wp14:editId="77E82AEB">
                <wp:simplePos x="0" y="0"/>
                <wp:positionH relativeFrom="column">
                  <wp:posOffset>-116840</wp:posOffset>
                </wp:positionH>
                <wp:positionV relativeFrom="paragraph">
                  <wp:posOffset>4328160</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147C5876" w:rsidR="008C7EDC" w:rsidRPr="00005204" w:rsidRDefault="008C7EDC" w:rsidP="008C7EDC">
                            <w:pPr>
                              <w:pStyle w:val="Caption"/>
                              <w:jc w:val="center"/>
                              <w:rPr>
                                <w:rFonts w:eastAsia="MS Mincho"/>
                                <w:b w:val="0"/>
                                <w:bCs w:val="0"/>
                                <w:i/>
                                <w:iCs/>
                              </w:rPr>
                            </w:pPr>
                            <w:bookmarkStart w:id="164" w:name="_Toc179463688"/>
                            <w:bookmarkStart w:id="165" w:name="_Toc179463737"/>
                            <w:bookmarkStart w:id="166" w:name="_Toc179469390"/>
                            <w:bookmarkStart w:id="167" w:name="_Toc179470248"/>
                            <w:bookmarkStart w:id="168"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40287">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4"/>
                            <w:bookmarkEnd w:id="165"/>
                            <w:bookmarkEnd w:id="166"/>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40.8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" stroked="f">
                <v:textbox style="mso-fit-shape-to-text:t" inset="0,0,0,0">
                  <w:txbxContent>
                    <w:p w14:paraId="7CBAB06B" w14:textId="147C5876" w:rsidR="008C7EDC" w:rsidRPr="00005204" w:rsidRDefault="008C7EDC" w:rsidP="008C7EDC">
                      <w:pPr>
                        <w:pStyle w:val="Caption"/>
                        <w:jc w:val="center"/>
                        <w:rPr>
                          <w:rFonts w:eastAsia="MS Mincho"/>
                          <w:b w:val="0"/>
                          <w:bCs w:val="0"/>
                          <w:i/>
                          <w:iCs/>
                        </w:rPr>
                      </w:pPr>
                      <w:bookmarkStart w:id="169" w:name="_Toc179463688"/>
                      <w:bookmarkStart w:id="170" w:name="_Toc179463737"/>
                      <w:bookmarkStart w:id="171" w:name="_Toc179469390"/>
                      <w:bookmarkStart w:id="172" w:name="_Toc179470248"/>
                      <w:bookmarkStart w:id="173"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40287">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9"/>
                      <w:bookmarkEnd w:id="170"/>
                      <w:bookmarkEnd w:id="171"/>
                      <w:bookmarkEnd w:id="172"/>
                      <w:bookmarkEnd w:id="173"/>
                    </w:p>
                  </w:txbxContent>
                </v:textbox>
                <w10:wrap type="topAndBottom"/>
              </v:shape>
            </w:pict>
          </mc:Fallback>
        </mc:AlternateContent>
      </w:r>
      <w:r w:rsidR="00D37813" w:rsidRPr="003160B6">
        <w:rPr>
          <w:noProof/>
        </w:rPr>
        <w:drawing>
          <wp:anchor distT="0" distB="0" distL="114300" distR="114300" simplePos="0" relativeHeight="251809792" behindDoc="0" locked="0" layoutInCell="1" allowOverlap="1" wp14:anchorId="34407983" wp14:editId="606EB673">
            <wp:simplePos x="0" y="0"/>
            <wp:positionH relativeFrom="margin">
              <wp:align>center</wp:align>
            </wp:positionH>
            <wp:positionV relativeFrom="paragraph">
              <wp:posOffset>1067181</wp:posOffset>
            </wp:positionV>
            <wp:extent cx="5306695" cy="3221990"/>
            <wp:effectExtent l="0" t="0" r="8255" b="0"/>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306695" cy="3221990"/>
                    </a:xfrm>
                    <a:prstGeom prst="rect">
                      <a:avLst/>
                    </a:prstGeom>
                  </pic:spPr>
                </pic:pic>
              </a:graphicData>
            </a:graphic>
            <wp14:sizeRelH relativeFrom="page">
              <wp14:pctWidth>0</wp14:pctWidth>
            </wp14:sizeRelH>
            <wp14:sizeRelV relativeFrom="page">
              <wp14:pctHeight>0</wp14:pctHeight>
            </wp14:sizeRelV>
          </wp:anchor>
        </w:drawing>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75D9E9D3"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w:t>
      </w:r>
      <w:r w:rsidR="00F06482">
        <w:rPr>
          <w:rFonts w:ascii="Courier New" w:hAnsi="Courier New" w:cs="Courier New"/>
          <w:sz w:val="20"/>
          <w:szCs w:val="20"/>
        </w:rPr>
        <w:t xml:space="preserve"> </w:t>
      </w:r>
      <w:r w:rsidR="00137DB3" w:rsidRPr="00137DB3">
        <w:rPr>
          <w:rFonts w:ascii="Courier New" w:hAnsi="Courier New" w:cs="Courier New"/>
          <w:sz w:val="20"/>
          <w:szCs w:val="20"/>
        </w:rPr>
        <w:t>.views</w:t>
      </w:r>
      <w:r w:rsidR="00137DB3">
        <w:t xml:space="preserve">, para el manejo de </w:t>
      </w:r>
      <w:r w:rsidR="00137DB3">
        <w:rPr>
          <w:i/>
          <w:iCs/>
        </w:rPr>
        <w:t>tokens.</w:t>
      </w:r>
    </w:p>
    <w:p w14:paraId="5D6F83B7" w14:textId="087ABAFC" w:rsidR="008C7EDC" w:rsidRPr="003160B6" w:rsidRDefault="008C7EDC" w:rsidP="008C7EDC">
      <w:r w:rsidRPr="003160B6">
        <w:lastRenderedPageBreak/>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3A52615E"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C40287">
        <w:t>1.7</w:t>
      </w:r>
      <w:r w:rsidR="008920C8">
        <w:fldChar w:fldCharType="end"/>
      </w:r>
      <w:r w:rsidR="008920C8">
        <w:t>)</w:t>
      </w:r>
      <w:r w:rsidRPr="003160B6">
        <w:t>.</w:t>
      </w:r>
    </w:p>
    <w:p w14:paraId="5689C2E3" w14:textId="6D31298E"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C40287">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p>
    <w:p w14:paraId="6E2F1B3B" w14:textId="29FACED5" w:rsidR="00344E97" w:rsidRPr="003160B6" w:rsidRDefault="00344E97" w:rsidP="00344E97">
      <w:pPr>
        <w:pStyle w:val="Heading2"/>
      </w:pPr>
      <w:bookmarkStart w:id="174" w:name="_Ref180050707"/>
      <w:bookmarkStart w:id="175" w:name="_Toc182830323"/>
      <w:r w:rsidRPr="003160B6">
        <w:t>Estructura e implementación del lado del cliente</w:t>
      </w:r>
      <w:bookmarkEnd w:id="174"/>
      <w:bookmarkEnd w:id="175"/>
      <w:r w:rsidRPr="003160B6">
        <w:t xml:space="preserve"> </w:t>
      </w:r>
    </w:p>
    <w:p w14:paraId="1C94D0A9" w14:textId="71557AB1" w:rsidR="00E4662B" w:rsidRPr="003160B6" w:rsidRDefault="00E4662B" w:rsidP="00B83391">
      <w:pPr>
        <w:pStyle w:val="Heading3"/>
      </w:pPr>
      <w:bookmarkStart w:id="176" w:name="_Toc182830324"/>
      <w:r w:rsidRPr="003160B6">
        <w:t>Rutas y páginas</w:t>
      </w:r>
      <w:bookmarkEnd w:id="176"/>
    </w:p>
    <w:p w14:paraId="2742881A" w14:textId="2A913882"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C40287">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6B673D20" w:rsidR="00435F37" w:rsidRDefault="00AA01D3" w:rsidP="00A31C53">
      <w:r>
        <w:rPr>
          <w:noProof/>
        </w:rPr>
        <w:lastRenderedPageBreak/>
        <mc:AlternateContent>
          <mc:Choice Requires="wps">
            <w:drawing>
              <wp:anchor distT="0" distB="0" distL="114300" distR="114300" simplePos="0" relativeHeight="251776000" behindDoc="0" locked="0" layoutInCell="1" allowOverlap="1" wp14:anchorId="59033A68" wp14:editId="5A439E4F">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279163FB" w:rsidR="00EE643C" w:rsidRPr="00EE643C" w:rsidRDefault="00EE643C" w:rsidP="00EE643C">
                            <w:pPr>
                              <w:pStyle w:val="Caption"/>
                              <w:jc w:val="center"/>
                              <w:rPr>
                                <w:rFonts w:eastAsia="MS Mincho"/>
                                <w:b w:val="0"/>
                                <w:bCs w:val="0"/>
                                <w:i/>
                                <w:iCs/>
                                <w:noProof/>
                              </w:rPr>
                            </w:pPr>
                            <w:bookmarkStart w:id="177" w:name="_Toc179469371"/>
                            <w:bookmarkStart w:id="178" w:name="_Toc179470229"/>
                            <w:bookmarkStart w:id="179"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77"/>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1"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" stroked="f">
                <v:textbox style="mso-fit-shape-to-text:t" inset="0,0,0,0">
                  <w:txbxContent>
                    <w:p w14:paraId="1903927D" w14:textId="279163FB" w:rsidR="00EE643C" w:rsidRPr="00EE643C" w:rsidRDefault="00EE643C" w:rsidP="00EE643C">
                      <w:pPr>
                        <w:pStyle w:val="Caption"/>
                        <w:jc w:val="center"/>
                        <w:rPr>
                          <w:rFonts w:eastAsia="MS Mincho"/>
                          <w:b w:val="0"/>
                          <w:bCs w:val="0"/>
                          <w:i/>
                          <w:iCs/>
                          <w:noProof/>
                        </w:rPr>
                      </w:pPr>
                      <w:bookmarkStart w:id="180" w:name="_Toc179469371"/>
                      <w:bookmarkStart w:id="181" w:name="_Toc179470229"/>
                      <w:bookmarkStart w:id="182"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80"/>
                      <w:bookmarkEnd w:id="181"/>
                      <w:bookmarkEnd w:id="182"/>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83"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83"/>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rsidR="004D5B0D">
        <w:t>13</w:t>
      </w:r>
      <w:r w:rsidR="008E212C" w:rsidRPr="003160B6">
        <w:t xml:space="preserve"> muestra el árbol de rutas.</w:t>
      </w:r>
      <w:r w:rsidR="00481CE8" w:rsidRPr="003160B6">
        <w:t xml:space="preserve"> Las figuras </w:t>
      </w:r>
      <w:r w:rsidR="004D5B0D">
        <w:t>14</w:t>
      </w:r>
      <w:r w:rsidR="00481CE8" w:rsidRPr="003160B6">
        <w:t xml:space="preserve"> </w:t>
      </w:r>
      <w:r w:rsidR="003529B3" w:rsidRPr="003160B6">
        <w:t xml:space="preserve">y </w:t>
      </w:r>
      <w:r w:rsidR="004D5B0D">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2A0D49B" w:rsidR="00AA01D3" w:rsidRPr="003160B6" w:rsidRDefault="00ED23C8" w:rsidP="00A31C53">
      <w:r w:rsidRPr="003160B6">
        <w:rPr>
          <w:noProof/>
          <w:lang w:val="en-US"/>
        </w:rPr>
        <w:drawing>
          <wp:anchor distT="0" distB="0" distL="114300" distR="114300" simplePos="0" relativeHeight="251686912" behindDoc="0" locked="0" layoutInCell="1" allowOverlap="1" wp14:anchorId="1512379D" wp14:editId="785CB8CE">
            <wp:simplePos x="0" y="0"/>
            <wp:positionH relativeFrom="margin">
              <wp:align>center</wp:align>
            </wp:positionH>
            <wp:positionV relativeFrom="paragraph">
              <wp:posOffset>3154263</wp:posOffset>
            </wp:positionV>
            <wp:extent cx="3691255" cy="1734820"/>
            <wp:effectExtent l="0" t="0" r="444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91255" cy="173482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640C541B" wp14:editId="15DCEB98">
                <wp:simplePos x="0" y="0"/>
                <wp:positionH relativeFrom="margin">
                  <wp:align>center</wp:align>
                </wp:positionH>
                <wp:positionV relativeFrom="paragraph">
                  <wp:posOffset>4986020</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211A49F" w:rsidR="00EE643C" w:rsidRPr="00EE643C" w:rsidRDefault="00EE643C" w:rsidP="00EE643C">
                            <w:pPr>
                              <w:pStyle w:val="Caption"/>
                              <w:jc w:val="center"/>
                              <w:rPr>
                                <w:rFonts w:eastAsia="MS Mincho"/>
                                <w:b w:val="0"/>
                                <w:bCs w:val="0"/>
                                <w:i/>
                                <w:iCs/>
                                <w:noProof/>
                              </w:rPr>
                            </w:pPr>
                            <w:bookmarkStart w:id="184" w:name="_Toc179469372"/>
                            <w:bookmarkStart w:id="185" w:name="_Toc179470230"/>
                            <w:bookmarkStart w:id="186"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2" type="#_x0000_t202" style="position:absolute;left:0;text-align:left;margin-left:0;margin-top:392.6pt;width:305.15pt;height:19.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" stroked="f">
                <v:textbox inset="0,0,0,0">
                  <w:txbxContent>
                    <w:p w14:paraId="103CF4BE" w14:textId="3211A49F" w:rsidR="00EE643C" w:rsidRPr="00EE643C" w:rsidRDefault="00EE643C" w:rsidP="00EE643C">
                      <w:pPr>
                        <w:pStyle w:val="Caption"/>
                        <w:jc w:val="center"/>
                        <w:rPr>
                          <w:rFonts w:eastAsia="MS Mincho"/>
                          <w:b w:val="0"/>
                          <w:bCs w:val="0"/>
                          <w:i/>
                          <w:iCs/>
                          <w:noProof/>
                        </w:rPr>
                      </w:pPr>
                      <w:bookmarkStart w:id="187" w:name="_Toc179469372"/>
                      <w:bookmarkStart w:id="188" w:name="_Toc179470230"/>
                      <w:bookmarkStart w:id="189"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7"/>
                      <w:bookmarkEnd w:id="188"/>
                      <w:bookmarkEnd w:id="189"/>
                    </w:p>
                  </w:txbxContent>
                </v:textbox>
                <w10:wrap type="topAndBottom" anchorx="margin"/>
              </v:shape>
            </w:pict>
          </mc:Fallback>
        </mc:AlternateContent>
      </w:r>
    </w:p>
    <w:p w14:paraId="29FBD7C0" w14:textId="30F85451" w:rsidR="00E4662B" w:rsidRPr="003160B6" w:rsidRDefault="00021899" w:rsidP="00B83391">
      <w:pPr>
        <w:pStyle w:val="Heading3"/>
      </w:pPr>
      <w:bookmarkStart w:id="190" w:name="_Toc182830325"/>
      <w:r w:rsidRPr="003160B6">
        <w:rPr>
          <w:noProof/>
        </w:rPr>
        <w:lastRenderedPageBreak/>
        <w:drawing>
          <wp:anchor distT="0" distB="0" distL="114300" distR="114300" simplePos="0" relativeHeight="251683840" behindDoc="0" locked="0" layoutInCell="1" allowOverlap="1" wp14:anchorId="6BE1DAFD" wp14:editId="4AD56A52">
            <wp:simplePos x="0" y="0"/>
            <wp:positionH relativeFrom="margin">
              <wp:posOffset>1155065</wp:posOffset>
            </wp:positionH>
            <wp:positionV relativeFrom="paragraph">
              <wp:posOffset>137160</wp:posOffset>
            </wp:positionV>
            <wp:extent cx="3131185" cy="147383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31185" cy="147383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5645C4F8" w:rsidR="00EE643C" w:rsidRPr="00EE643C" w:rsidRDefault="00EE643C" w:rsidP="00EE643C">
                            <w:pPr>
                              <w:pStyle w:val="Caption"/>
                              <w:jc w:val="center"/>
                              <w:rPr>
                                <w:rFonts w:eastAsia="MS Mincho"/>
                                <w:b w:val="0"/>
                                <w:bCs w:val="0"/>
                                <w:i/>
                                <w:iCs/>
                                <w:noProof/>
                              </w:rPr>
                            </w:pPr>
                            <w:bookmarkStart w:id="191" w:name="_Toc179469373"/>
                            <w:bookmarkStart w:id="192" w:name="_Toc179470231"/>
                            <w:bookmarkStart w:id="193"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1"/>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5645C4F8" w:rsidR="00EE643C" w:rsidRPr="00EE643C" w:rsidRDefault="00EE643C" w:rsidP="00EE643C">
                      <w:pPr>
                        <w:pStyle w:val="Caption"/>
                        <w:jc w:val="center"/>
                        <w:rPr>
                          <w:rFonts w:eastAsia="MS Mincho"/>
                          <w:b w:val="0"/>
                          <w:bCs w:val="0"/>
                          <w:i/>
                          <w:iCs/>
                          <w:noProof/>
                        </w:rPr>
                      </w:pPr>
                      <w:bookmarkStart w:id="194" w:name="_Toc179469373"/>
                      <w:bookmarkStart w:id="195" w:name="_Toc179470231"/>
                      <w:bookmarkStart w:id="196"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4"/>
                      <w:bookmarkEnd w:id="195"/>
                      <w:bookmarkEnd w:id="196"/>
                    </w:p>
                  </w:txbxContent>
                </v:textbox>
                <w10:wrap type="topAndBottom" anchorx="margin"/>
              </v:shape>
            </w:pict>
          </mc:Fallback>
        </mc:AlternateContent>
      </w:r>
      <w:r w:rsidR="00E4662B" w:rsidRPr="003160B6">
        <w:t>Componentes</w:t>
      </w:r>
      <w:bookmarkEnd w:id="190"/>
    </w:p>
    <w:p w14:paraId="09302C0D" w14:textId="28D0A807"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4FE7B8B9" w:rsidR="00EE643C" w:rsidRPr="00EE643C" w:rsidRDefault="00EE643C" w:rsidP="00EE643C">
                            <w:pPr>
                              <w:pStyle w:val="Caption"/>
                              <w:jc w:val="center"/>
                              <w:rPr>
                                <w:rFonts w:eastAsia="MS Mincho"/>
                                <w:b w:val="0"/>
                                <w:bCs w:val="0"/>
                                <w:i/>
                                <w:iCs/>
                                <w:noProof/>
                              </w:rPr>
                            </w:pPr>
                            <w:bookmarkStart w:id="197" w:name="_Toc179469374"/>
                            <w:bookmarkStart w:id="198" w:name="_Toc179470232"/>
                            <w:bookmarkStart w:id="199"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4FE7B8B9" w:rsidR="00EE643C" w:rsidRPr="00EE643C" w:rsidRDefault="00EE643C" w:rsidP="00EE643C">
                      <w:pPr>
                        <w:pStyle w:val="Caption"/>
                        <w:jc w:val="center"/>
                        <w:rPr>
                          <w:rFonts w:eastAsia="MS Mincho"/>
                          <w:b w:val="0"/>
                          <w:bCs w:val="0"/>
                          <w:i/>
                          <w:iCs/>
                          <w:noProof/>
                        </w:rPr>
                      </w:pPr>
                      <w:bookmarkStart w:id="200" w:name="_Toc179469374"/>
                      <w:bookmarkStart w:id="201" w:name="_Toc179470232"/>
                      <w:bookmarkStart w:id="202"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200"/>
                      <w:bookmarkEnd w:id="201"/>
                      <w:bookmarkEnd w:id="202"/>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5DC5694" w:rsidR="00376A21" w:rsidRPr="003160B6" w:rsidRDefault="0080638B" w:rsidP="006C6685">
      <w:pPr>
        <w:widowControl w:val="0"/>
      </w:pPr>
      <w:r w:rsidRPr="003160B6">
        <w:rPr>
          <w:noProof/>
        </w:rPr>
        <w:lastRenderedPageBreak/>
        <w:drawing>
          <wp:anchor distT="0" distB="0" distL="114300" distR="114300" simplePos="0" relativeHeight="251702272" behindDoc="0" locked="0" layoutInCell="1" allowOverlap="1" wp14:anchorId="54482E71" wp14:editId="31ED33E1">
            <wp:simplePos x="0" y="0"/>
            <wp:positionH relativeFrom="margin">
              <wp:align>center</wp:align>
            </wp:positionH>
            <wp:positionV relativeFrom="paragraph">
              <wp:posOffset>2779395</wp:posOffset>
            </wp:positionV>
            <wp:extent cx="4319905" cy="2055495"/>
            <wp:effectExtent l="0" t="0" r="4445" b="190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905" cy="205549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4192" behindDoc="0" locked="0" layoutInCell="1" allowOverlap="1" wp14:anchorId="2E3F985B" wp14:editId="49CC9853">
                <wp:simplePos x="0" y="0"/>
                <wp:positionH relativeFrom="column">
                  <wp:posOffset>619125</wp:posOffset>
                </wp:positionH>
                <wp:positionV relativeFrom="paragraph">
                  <wp:posOffset>4900295</wp:posOffset>
                </wp:positionV>
                <wp:extent cx="4554220" cy="635"/>
                <wp:effectExtent l="0" t="0" r="0" b="9525"/>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6F7AD6E8" w:rsidR="003552A5" w:rsidRPr="003552A5" w:rsidRDefault="003552A5" w:rsidP="003552A5">
                            <w:pPr>
                              <w:pStyle w:val="Caption"/>
                              <w:jc w:val="center"/>
                              <w:rPr>
                                <w:rFonts w:eastAsia="MS Mincho"/>
                                <w:b w:val="0"/>
                                <w:bCs w:val="0"/>
                                <w:i/>
                                <w:iCs/>
                                <w:noProof/>
                              </w:rPr>
                            </w:pPr>
                            <w:bookmarkStart w:id="203" w:name="_Toc179469375"/>
                            <w:bookmarkStart w:id="204" w:name="_Toc179470233"/>
                            <w:bookmarkStart w:id="205"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3F985B" id="_x0000_s1055" type="#_x0000_t202" style="position:absolute;left:0;text-align:left;margin-left:48.75pt;margin-top:385.85pt;width:358.6pt;height:.0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6F7AD6E8" w:rsidR="003552A5" w:rsidRPr="003552A5" w:rsidRDefault="003552A5" w:rsidP="003552A5">
                      <w:pPr>
                        <w:pStyle w:val="Caption"/>
                        <w:jc w:val="center"/>
                        <w:rPr>
                          <w:rFonts w:eastAsia="MS Mincho"/>
                          <w:b w:val="0"/>
                          <w:bCs w:val="0"/>
                          <w:i/>
                          <w:iCs/>
                          <w:noProof/>
                        </w:rPr>
                      </w:pPr>
                      <w:bookmarkStart w:id="206" w:name="_Toc179469375"/>
                      <w:bookmarkStart w:id="207" w:name="_Toc179470233"/>
                      <w:bookmarkStart w:id="208"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6"/>
                      <w:bookmarkEnd w:id="207"/>
                      <w:bookmarkEnd w:id="208"/>
                    </w:p>
                  </w:txbxContent>
                </v:textbox>
                <w10:wrap type="topAndBottom"/>
              </v:shape>
            </w:pict>
          </mc:Fallback>
        </mc:AlternateContent>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E80D27C" w:rsidR="002C20AE" w:rsidRPr="003160B6" w:rsidRDefault="00644B19" w:rsidP="00A31C53">
      <w:r w:rsidRPr="003160B6">
        <w:rPr>
          <w:noProof/>
        </w:rPr>
        <w:drawing>
          <wp:anchor distT="0" distB="0" distL="114300" distR="114300" simplePos="0" relativeHeight="251705344" behindDoc="0" locked="0" layoutInCell="1" allowOverlap="1" wp14:anchorId="5D71AF5C" wp14:editId="6A5244D0">
            <wp:simplePos x="0" y="0"/>
            <wp:positionH relativeFrom="margin">
              <wp:posOffset>1397635</wp:posOffset>
            </wp:positionH>
            <wp:positionV relativeFrom="paragraph">
              <wp:posOffset>3480435</wp:posOffset>
            </wp:positionV>
            <wp:extent cx="2987040" cy="1525270"/>
            <wp:effectExtent l="0" t="0" r="3810" b="0"/>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2987040" cy="1525270"/>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7DC8FADD">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3B5538A7" w:rsidR="00BD22A5" w:rsidRPr="00BD22A5" w:rsidRDefault="00BD22A5" w:rsidP="00BD22A5">
                            <w:pPr>
                              <w:pStyle w:val="Caption"/>
                              <w:jc w:val="center"/>
                              <w:rPr>
                                <w:rFonts w:eastAsia="MS Mincho"/>
                                <w:b w:val="0"/>
                                <w:bCs w:val="0"/>
                                <w:i/>
                                <w:iCs/>
                                <w:noProof/>
                              </w:rPr>
                            </w:pPr>
                            <w:bookmarkStart w:id="209" w:name="_Toc179469376"/>
                            <w:bookmarkStart w:id="210" w:name="_Toc179470234"/>
                            <w:bookmarkStart w:id="211"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09"/>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3B5538A7" w:rsidR="00BD22A5" w:rsidRPr="00BD22A5" w:rsidRDefault="00BD22A5" w:rsidP="00BD22A5">
                      <w:pPr>
                        <w:pStyle w:val="Caption"/>
                        <w:jc w:val="center"/>
                        <w:rPr>
                          <w:rFonts w:eastAsia="MS Mincho"/>
                          <w:b w:val="0"/>
                          <w:bCs w:val="0"/>
                          <w:i/>
                          <w:iCs/>
                          <w:noProof/>
                        </w:rPr>
                      </w:pPr>
                      <w:bookmarkStart w:id="212" w:name="_Toc179469376"/>
                      <w:bookmarkStart w:id="213" w:name="_Toc179470234"/>
                      <w:bookmarkStart w:id="214"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12"/>
                      <w:bookmarkEnd w:id="213"/>
                      <w:bookmarkEnd w:id="214"/>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2D3B6A14">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26AC6B84" w:rsidR="007E23EF" w:rsidRPr="007E23EF" w:rsidRDefault="007E23EF" w:rsidP="007E23EF">
                            <w:pPr>
                              <w:pStyle w:val="Caption"/>
                              <w:jc w:val="center"/>
                              <w:rPr>
                                <w:rFonts w:eastAsia="MS Mincho"/>
                                <w:b w:val="0"/>
                                <w:bCs w:val="0"/>
                                <w:i/>
                                <w:iCs/>
                              </w:rPr>
                            </w:pPr>
                            <w:bookmarkStart w:id="215" w:name="_Toc179469377"/>
                            <w:bookmarkStart w:id="216" w:name="_Toc179470235"/>
                            <w:bookmarkStart w:id="217"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5"/>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26AC6B84" w:rsidR="007E23EF" w:rsidRPr="007E23EF" w:rsidRDefault="007E23EF" w:rsidP="007E23EF">
                      <w:pPr>
                        <w:pStyle w:val="Caption"/>
                        <w:jc w:val="center"/>
                        <w:rPr>
                          <w:rFonts w:eastAsia="MS Mincho"/>
                          <w:b w:val="0"/>
                          <w:bCs w:val="0"/>
                          <w:i/>
                          <w:iCs/>
                        </w:rPr>
                      </w:pPr>
                      <w:bookmarkStart w:id="218" w:name="_Toc179469377"/>
                      <w:bookmarkStart w:id="219" w:name="_Toc179470235"/>
                      <w:bookmarkStart w:id="220"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8"/>
                      <w:bookmarkEnd w:id="219"/>
                      <w:bookmarkEnd w:id="220"/>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71CB212B" w:rsidR="007E23EF" w:rsidRDefault="00277E40" w:rsidP="00A31C53">
      <w:r w:rsidRPr="007E23EF">
        <w:rPr>
          <w:noProof/>
        </w:rPr>
        <w:drawing>
          <wp:anchor distT="0" distB="0" distL="114300" distR="114300" simplePos="0" relativeHeight="251787264" behindDoc="0" locked="0" layoutInCell="1" allowOverlap="1" wp14:anchorId="2C17256F" wp14:editId="36A9FA1E">
            <wp:simplePos x="0" y="0"/>
            <wp:positionH relativeFrom="margin">
              <wp:posOffset>1402080</wp:posOffset>
            </wp:positionH>
            <wp:positionV relativeFrom="paragraph">
              <wp:posOffset>2176145</wp:posOffset>
            </wp:positionV>
            <wp:extent cx="2998470"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8470" cy="1890395"/>
                    </a:xfrm>
                    <a:prstGeom prst="rect">
                      <a:avLst/>
                    </a:prstGeom>
                  </pic:spPr>
                </pic:pic>
              </a:graphicData>
            </a:graphic>
            <wp14:sizeRelH relativeFrom="margin">
              <wp14:pctWidth>0</wp14:pctWidth>
            </wp14:sizeRelH>
            <wp14:sizeRelV relativeFrom="margin">
              <wp14:pctHeight>0</wp14:pctHeight>
            </wp14:sizeRelV>
          </wp:anchor>
        </w:drawing>
      </w:r>
      <w:r w:rsidR="00036682"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31967308" w:rsidR="008706CB" w:rsidRPr="008706CB" w:rsidRDefault="008706CB" w:rsidP="008706CB">
                            <w:pPr>
                              <w:pStyle w:val="Caption"/>
                              <w:jc w:val="center"/>
                              <w:rPr>
                                <w:rFonts w:eastAsia="MS Mincho"/>
                                <w:b w:val="0"/>
                                <w:bCs w:val="0"/>
                                <w:i/>
                                <w:iCs/>
                                <w:noProof/>
                              </w:rPr>
                            </w:pPr>
                            <w:bookmarkStart w:id="221" w:name="_Toc179470238"/>
                            <w:bookmarkStart w:id="222"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40287">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31967308" w:rsidR="008706CB" w:rsidRPr="008706CB" w:rsidRDefault="008706CB" w:rsidP="008706CB">
                      <w:pPr>
                        <w:pStyle w:val="Caption"/>
                        <w:jc w:val="center"/>
                        <w:rPr>
                          <w:rFonts w:eastAsia="MS Mincho"/>
                          <w:b w:val="0"/>
                          <w:bCs w:val="0"/>
                          <w:i/>
                          <w:iCs/>
                          <w:noProof/>
                        </w:rPr>
                      </w:pPr>
                      <w:bookmarkStart w:id="223" w:name="_Toc179470238"/>
                      <w:bookmarkStart w:id="224"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40287">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3"/>
                      <w:bookmarkEnd w:id="224"/>
                    </w:p>
                  </w:txbxContent>
                </v:textbox>
                <w10:wrap type="topAndBottom"/>
              </v:shape>
            </w:pict>
          </mc:Fallback>
        </mc:AlternateContent>
      </w:r>
      <w:r w:rsidR="00036682"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307C9697">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4A848BD4" w:rsidR="00195C73" w:rsidRPr="003160B6" w:rsidRDefault="00B1621A" w:rsidP="00BC0878">
      <w:pPr>
        <w:rPr>
          <w:noProof/>
        </w:rPr>
      </w:pPr>
      <w:r w:rsidRPr="008706CB">
        <w:rPr>
          <w:rFonts w:ascii="Courier New" w:hAnsi="Courier New" w:cs="Courier New"/>
          <w:noProof/>
          <w:sz w:val="20"/>
          <w:szCs w:val="20"/>
        </w:rPr>
        <w:lastRenderedPageBreak/>
        <w:drawing>
          <wp:anchor distT="0" distB="0" distL="114300" distR="114300" simplePos="0" relativeHeight="251717632" behindDoc="0" locked="0" layoutInCell="1" allowOverlap="1" wp14:anchorId="4F318595" wp14:editId="7944202F">
            <wp:simplePos x="0" y="0"/>
            <wp:positionH relativeFrom="margin">
              <wp:posOffset>844550</wp:posOffset>
            </wp:positionH>
            <wp:positionV relativeFrom="paragraph">
              <wp:posOffset>3896303</wp:posOffset>
            </wp:positionV>
            <wp:extent cx="3937000" cy="1677035"/>
            <wp:effectExtent l="0" t="0" r="6350" b="0"/>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3937000" cy="1677035"/>
                    </a:xfrm>
                    <a:prstGeom prst="rect">
                      <a:avLst/>
                    </a:prstGeom>
                  </pic:spPr>
                </pic:pic>
              </a:graphicData>
            </a:graphic>
            <wp14:sizeRelH relativeFrom="margin">
              <wp14:pctWidth>0</wp14:pctWidth>
            </wp14:sizeRelH>
            <wp14:sizeRelV relativeFrom="margin">
              <wp14:pctHeight>0</wp14:pctHeight>
            </wp14:sizeRelV>
          </wp:anchor>
        </w:drawing>
      </w:r>
      <w:r w:rsidR="00A84DAB"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72C3D448">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7">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00A84DAB">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79AE7331" w:rsidR="008706CB" w:rsidRPr="008706CB" w:rsidRDefault="008706CB" w:rsidP="008706CB">
                            <w:pPr>
                              <w:pStyle w:val="Caption"/>
                              <w:jc w:val="center"/>
                              <w:rPr>
                                <w:rFonts w:ascii="Courier New" w:eastAsia="MS Mincho" w:hAnsi="Courier New" w:cs="Courier New"/>
                                <w:b w:val="0"/>
                                <w:bCs w:val="0"/>
                                <w:i/>
                                <w:iCs/>
                                <w:noProof/>
                              </w:rPr>
                            </w:pPr>
                            <w:bookmarkStart w:id="225" w:name="_Toc179470237"/>
                            <w:bookmarkStart w:id="226"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40287">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79AE7331" w:rsidR="008706CB" w:rsidRPr="008706CB" w:rsidRDefault="008706CB" w:rsidP="008706CB">
                      <w:pPr>
                        <w:pStyle w:val="Caption"/>
                        <w:jc w:val="center"/>
                        <w:rPr>
                          <w:rFonts w:ascii="Courier New" w:eastAsia="MS Mincho" w:hAnsi="Courier New" w:cs="Courier New"/>
                          <w:b w:val="0"/>
                          <w:bCs w:val="0"/>
                          <w:i/>
                          <w:iCs/>
                          <w:noProof/>
                        </w:rPr>
                      </w:pPr>
                      <w:bookmarkStart w:id="227" w:name="_Toc179470237"/>
                      <w:bookmarkStart w:id="228"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40287">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7"/>
                      <w:bookmarkEnd w:id="228"/>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es un componente orientado a la función de calcular y mostrar estadísticas sobre las observaciones meteorológicas registradas</w:t>
      </w:r>
      <w:r w:rsidR="00277E40">
        <w:rPr>
          <w:noProof/>
        </w:rPr>
        <w:t xml:space="preserve"> en la última semana de una estación</w:t>
      </w:r>
      <w:r w:rsidR="006A55DA" w:rsidRPr="003160B6">
        <w:rPr>
          <w:noProof/>
        </w:rPr>
        <w:t xml:space="preserve">.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340BFA0D" w:rsidR="00435F37" w:rsidRPr="003160B6" w:rsidRDefault="00B1621A" w:rsidP="00BC0878">
      <w:pPr>
        <w:rPr>
          <w:noProof/>
        </w:rPr>
      </w:pPr>
      <w:r>
        <w:rPr>
          <w:noProof/>
        </w:rPr>
        <mc:AlternateContent>
          <mc:Choice Requires="wps">
            <w:drawing>
              <wp:anchor distT="0" distB="0" distL="114300" distR="114300" simplePos="0" relativeHeight="251795456" behindDoc="0" locked="0" layoutInCell="1" allowOverlap="1" wp14:anchorId="0FB73FD2" wp14:editId="2045B791">
                <wp:simplePos x="0" y="0"/>
                <wp:positionH relativeFrom="column">
                  <wp:posOffset>603885</wp:posOffset>
                </wp:positionH>
                <wp:positionV relativeFrom="paragraph">
                  <wp:posOffset>2119640</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0AB73E02" w:rsidR="008706CB" w:rsidRPr="008706CB" w:rsidRDefault="008706CB" w:rsidP="008706CB">
                            <w:pPr>
                              <w:pStyle w:val="Caption"/>
                              <w:jc w:val="center"/>
                              <w:rPr>
                                <w:rFonts w:ascii="Courier New" w:eastAsia="MS Mincho" w:hAnsi="Courier New" w:cs="Courier New"/>
                                <w:b w:val="0"/>
                                <w:bCs w:val="0"/>
                                <w:i/>
                                <w:iCs/>
                                <w:noProof/>
                              </w:rPr>
                            </w:pPr>
                            <w:bookmarkStart w:id="229" w:name="_Toc179470236"/>
                            <w:bookmarkStart w:id="230"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66.9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" stroked="f">
                <v:textbox style="mso-fit-shape-to-text:t" inset="0,0,0,0">
                  <w:txbxContent>
                    <w:p w14:paraId="72C13713" w14:textId="0AB73E02" w:rsidR="008706CB" w:rsidRPr="008706CB" w:rsidRDefault="008706CB" w:rsidP="008706CB">
                      <w:pPr>
                        <w:pStyle w:val="Caption"/>
                        <w:jc w:val="center"/>
                        <w:rPr>
                          <w:rFonts w:ascii="Courier New" w:eastAsia="MS Mincho" w:hAnsi="Courier New" w:cs="Courier New"/>
                          <w:b w:val="0"/>
                          <w:bCs w:val="0"/>
                          <w:i/>
                          <w:iCs/>
                          <w:noProof/>
                        </w:rPr>
                      </w:pPr>
                      <w:bookmarkStart w:id="231" w:name="_Toc179470236"/>
                      <w:bookmarkStart w:id="232"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31"/>
                      <w:bookmarkEnd w:id="232"/>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20704" behindDoc="0" locked="0" layoutInCell="1" allowOverlap="1" wp14:anchorId="130832A5" wp14:editId="3399DB3E">
            <wp:simplePos x="0" y="0"/>
            <wp:positionH relativeFrom="margin">
              <wp:posOffset>1120775</wp:posOffset>
            </wp:positionH>
            <wp:positionV relativeFrom="paragraph">
              <wp:posOffset>2504725</wp:posOffset>
            </wp:positionV>
            <wp:extent cx="3548380" cy="1414780"/>
            <wp:effectExtent l="0" t="0" r="0" b="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8380" cy="141478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2752" behindDoc="0" locked="0" layoutInCell="1" allowOverlap="1" wp14:anchorId="1F1C5339" wp14:editId="4DA44825">
                <wp:simplePos x="0" y="0"/>
                <wp:positionH relativeFrom="margin">
                  <wp:posOffset>-56515</wp:posOffset>
                </wp:positionH>
                <wp:positionV relativeFrom="paragraph">
                  <wp:posOffset>4009390</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4594617E" w:rsidR="005520D8" w:rsidRPr="00195C73" w:rsidRDefault="005520D8" w:rsidP="005520D8">
                            <w:pPr>
                              <w:pStyle w:val="Caption"/>
                              <w:jc w:val="center"/>
                              <w:rPr>
                                <w:rFonts w:eastAsia="MS Mincho"/>
                                <w:b w:val="0"/>
                                <w:bCs w:val="0"/>
                                <w:i/>
                                <w:iCs/>
                                <w:noProof/>
                              </w:rPr>
                            </w:pPr>
                            <w:bookmarkStart w:id="233" w:name="_Toc179376515"/>
                            <w:bookmarkStart w:id="234" w:name="_Toc179463679"/>
                            <w:bookmarkStart w:id="235" w:name="_Toc179463728"/>
                            <w:bookmarkStart w:id="236" w:name="_Toc179469381"/>
                            <w:bookmarkStart w:id="237" w:name="_Toc179470239"/>
                            <w:bookmarkStart w:id="238"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40287">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4.45pt;margin-top:315.7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" stroked="f">
                <v:textbox inset="0,0,0,0">
                  <w:txbxContent>
                    <w:p w14:paraId="5F5ECB2A" w14:textId="4594617E" w:rsidR="005520D8" w:rsidRPr="00195C73" w:rsidRDefault="005520D8" w:rsidP="005520D8">
                      <w:pPr>
                        <w:pStyle w:val="Caption"/>
                        <w:jc w:val="center"/>
                        <w:rPr>
                          <w:rFonts w:eastAsia="MS Mincho"/>
                          <w:b w:val="0"/>
                          <w:bCs w:val="0"/>
                          <w:i/>
                          <w:iCs/>
                          <w:noProof/>
                        </w:rPr>
                      </w:pPr>
                      <w:bookmarkStart w:id="239" w:name="_Toc179376515"/>
                      <w:bookmarkStart w:id="240" w:name="_Toc179463679"/>
                      <w:bookmarkStart w:id="241" w:name="_Toc179463728"/>
                      <w:bookmarkStart w:id="242" w:name="_Toc179469381"/>
                      <w:bookmarkStart w:id="243" w:name="_Toc179470239"/>
                      <w:bookmarkStart w:id="244"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40287">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9"/>
                      <w:bookmarkEnd w:id="240"/>
                      <w:bookmarkEnd w:id="241"/>
                      <w:bookmarkEnd w:id="242"/>
                      <w:bookmarkEnd w:id="243"/>
                      <w:bookmarkEnd w:id="244"/>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B83391">
      <w:pPr>
        <w:pStyle w:val="Heading3"/>
      </w:pPr>
      <w:bookmarkStart w:id="245" w:name="_Toc182830326"/>
      <w:r>
        <w:t>Implementación</w:t>
      </w:r>
      <w:r w:rsidR="003C4FFC" w:rsidRPr="003160B6">
        <w:t xml:space="preserve"> de </w:t>
      </w:r>
      <w:r w:rsidR="00881DD0">
        <w:t xml:space="preserve">la </w:t>
      </w:r>
      <w:r w:rsidR="003C4FFC" w:rsidRPr="003160B6">
        <w:t>autenticación</w:t>
      </w:r>
      <w:bookmarkEnd w:id="245"/>
    </w:p>
    <w:p w14:paraId="267804D1" w14:textId="0D490E36"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00DA0FC7">
        <w:t xml:space="preserve">, y en </w:t>
      </w:r>
      <w:r w:rsidR="00DA0FC7" w:rsidRPr="008706CB">
        <w:rPr>
          <w:rFonts w:ascii="Courier New" w:hAnsi="Courier New" w:cs="Courier New"/>
          <w:sz w:val="20"/>
          <w:szCs w:val="20"/>
        </w:rPr>
        <w:t>src/</w:t>
      </w:r>
      <w:r w:rsidR="00DA0FC7">
        <w:rPr>
          <w:rFonts w:ascii="Courier New" w:hAnsi="Courier New" w:cs="Courier New"/>
          <w:sz w:val="20"/>
          <w:szCs w:val="20"/>
        </w:rPr>
        <w:t>middleware.js</w:t>
      </w:r>
      <w:r w:rsidR="00DA0FC7">
        <w:t>, relacionado con la accesibilidad de las rutas para usuarios no autenticado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3C2A2656" w:rsidR="00460D3B" w:rsidRPr="00460D3B" w:rsidRDefault="00460D3B" w:rsidP="00460D3B">
                            <w:pPr>
                              <w:pStyle w:val="Caption"/>
                              <w:jc w:val="center"/>
                              <w:rPr>
                                <w:rFonts w:eastAsia="MS Mincho"/>
                                <w:b w:val="0"/>
                                <w:bCs w:val="0"/>
                                <w:i/>
                                <w:iCs/>
                              </w:rPr>
                            </w:pPr>
                            <w:bookmarkStart w:id="246" w:name="_Toc179376517"/>
                            <w:bookmarkStart w:id="247" w:name="_Toc179463681"/>
                            <w:bookmarkStart w:id="248" w:name="_Toc179463730"/>
                            <w:bookmarkStart w:id="249" w:name="_Toc179469383"/>
                            <w:bookmarkStart w:id="250" w:name="_Toc179470241"/>
                            <w:bookmarkStart w:id="251"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46"/>
                            <w:bookmarkEnd w:id="247"/>
                            <w:bookmarkEnd w:id="248"/>
                            <w:bookmarkEnd w:id="249"/>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3C2A2656" w:rsidR="00460D3B" w:rsidRPr="00460D3B" w:rsidRDefault="00460D3B" w:rsidP="00460D3B">
                      <w:pPr>
                        <w:pStyle w:val="Caption"/>
                        <w:jc w:val="center"/>
                        <w:rPr>
                          <w:rFonts w:eastAsia="MS Mincho"/>
                          <w:b w:val="0"/>
                          <w:bCs w:val="0"/>
                          <w:i/>
                          <w:iCs/>
                        </w:rPr>
                      </w:pPr>
                      <w:bookmarkStart w:id="252" w:name="_Toc179376517"/>
                      <w:bookmarkStart w:id="253" w:name="_Toc179463681"/>
                      <w:bookmarkStart w:id="254" w:name="_Toc179463730"/>
                      <w:bookmarkStart w:id="255" w:name="_Toc179469383"/>
                      <w:bookmarkStart w:id="256" w:name="_Toc179470241"/>
                      <w:bookmarkStart w:id="257"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52"/>
                      <w:bookmarkEnd w:id="253"/>
                      <w:bookmarkEnd w:id="254"/>
                      <w:bookmarkEnd w:id="255"/>
                      <w:bookmarkEnd w:id="256"/>
                      <w:bookmarkEnd w:id="257"/>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4FBFF696" w:rsidR="0054158E" w:rsidRPr="00A573BB" w:rsidRDefault="0054158E" w:rsidP="00A573BB">
                            <w:pPr>
                              <w:pStyle w:val="Caption"/>
                              <w:jc w:val="center"/>
                              <w:rPr>
                                <w:rFonts w:eastAsia="MS Mincho"/>
                                <w:b w:val="0"/>
                                <w:bCs w:val="0"/>
                                <w:i/>
                                <w:iCs/>
                              </w:rPr>
                            </w:pPr>
                            <w:bookmarkStart w:id="258" w:name="_Toc179376516"/>
                            <w:bookmarkStart w:id="259" w:name="_Toc179463680"/>
                            <w:bookmarkStart w:id="260" w:name="_Toc179463729"/>
                            <w:bookmarkStart w:id="261" w:name="_Toc179469382"/>
                            <w:bookmarkStart w:id="262" w:name="_Toc179470240"/>
                            <w:bookmarkStart w:id="263"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8"/>
                            <w:bookmarkEnd w:id="259"/>
                            <w:bookmarkEnd w:id="260"/>
                            <w:bookmarkEnd w:id="261"/>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4FBFF696" w:rsidR="0054158E" w:rsidRPr="00A573BB" w:rsidRDefault="0054158E" w:rsidP="00A573BB">
                      <w:pPr>
                        <w:pStyle w:val="Caption"/>
                        <w:jc w:val="center"/>
                        <w:rPr>
                          <w:rFonts w:eastAsia="MS Mincho"/>
                          <w:b w:val="0"/>
                          <w:bCs w:val="0"/>
                          <w:i/>
                          <w:iCs/>
                        </w:rPr>
                      </w:pPr>
                      <w:bookmarkStart w:id="264" w:name="_Toc179376516"/>
                      <w:bookmarkStart w:id="265" w:name="_Toc179463680"/>
                      <w:bookmarkStart w:id="266" w:name="_Toc179463729"/>
                      <w:bookmarkStart w:id="267" w:name="_Toc179469382"/>
                      <w:bookmarkStart w:id="268" w:name="_Toc179470240"/>
                      <w:bookmarkStart w:id="269"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64"/>
                      <w:bookmarkEnd w:id="265"/>
                      <w:bookmarkEnd w:id="266"/>
                      <w:bookmarkEnd w:id="267"/>
                      <w:bookmarkEnd w:id="268"/>
                      <w:bookmarkEnd w:id="269"/>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70" w:name="_Toc182830327"/>
      <w:r w:rsidRPr="003160B6">
        <w:t>Conclusiones parciales del capítulo</w:t>
      </w:r>
      <w:bookmarkEnd w:id="270"/>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71" w:name="_Toc179463301"/>
      <w:bookmarkStart w:id="272" w:name="_Toc179463530"/>
      <w:bookmarkStart w:id="273" w:name="_Toc180049943"/>
      <w:bookmarkStart w:id="274" w:name="_Toc180074840"/>
      <w:bookmarkEnd w:id="271"/>
      <w:bookmarkEnd w:id="272"/>
      <w:bookmarkEnd w:id="273"/>
      <w:bookmarkEnd w:id="274"/>
    </w:p>
    <w:p w14:paraId="347F5895" w14:textId="5D345AD0" w:rsidR="0069467E" w:rsidRDefault="0069467E" w:rsidP="004073A0">
      <w:pPr>
        <w:pStyle w:val="Heading1"/>
      </w:pPr>
      <w:bookmarkStart w:id="275" w:name="_Toc182830328"/>
      <w:r w:rsidRPr="003160B6">
        <w:lastRenderedPageBreak/>
        <w:t xml:space="preserve">capítulo 3. </w:t>
      </w:r>
      <w:r w:rsidR="00401DF9" w:rsidRPr="003160B6">
        <w:t>pruebas realizadas al software</w:t>
      </w:r>
      <w:bookmarkEnd w:id="275"/>
    </w:p>
    <w:p w14:paraId="7F9542DE" w14:textId="2415FFA8" w:rsidR="007241CB" w:rsidRDefault="007241CB" w:rsidP="007241CB">
      <w:r>
        <w:t>En este capítulo se aborda el proceso de prueba de la aplicación web propuesta. Se clasifica</w:t>
      </w:r>
      <w:r w:rsidR="006D5972">
        <w:t xml:space="preserve"> y </w:t>
      </w:r>
      <w:r>
        <w:t xml:space="preserve">explica las pruebas </w:t>
      </w:r>
      <w:r w:rsidR="006D5972">
        <w:t>realizables a</w:t>
      </w:r>
      <w:r w:rsidR="0033398F">
        <w:t xml:space="preserve"> un</w:t>
      </w:r>
      <w:r w:rsidR="006D5972">
        <w:t xml:space="preserve"> software, se describe las empleadas </w:t>
      </w:r>
      <w:r w:rsidR="005053DE">
        <w:t>en el caso de</w:t>
      </w:r>
      <w:r w:rsidR="006D5972">
        <w:t xml:space="preserve"> la aplicación</w:t>
      </w:r>
      <w:r>
        <w:t xml:space="preserve">, y se expone las herramientas </w:t>
      </w:r>
      <w:r w:rsidR="006D5972">
        <w:t>usadas</w:t>
      </w:r>
      <w:r>
        <w:t xml:space="preserve"> para </w:t>
      </w:r>
      <w:r w:rsidR="00D7694D">
        <w:t>llevar a cabo</w:t>
      </w:r>
      <w:r>
        <w:t xml:space="preserve"> las mismas.</w:t>
      </w:r>
    </w:p>
    <w:p w14:paraId="16318F53" w14:textId="77777777" w:rsidR="007241CB" w:rsidRPr="007241CB" w:rsidRDefault="007241CB" w:rsidP="00071439">
      <w:pPr>
        <w:pStyle w:val="ListParagraph"/>
        <w:widowControl w:val="0"/>
        <w:numPr>
          <w:ilvl w:val="0"/>
          <w:numId w:val="7"/>
        </w:numPr>
        <w:tabs>
          <w:tab w:val="left" w:pos="578"/>
        </w:tabs>
        <w:spacing w:before="240"/>
        <w:contextualSpacing w:val="0"/>
        <w:outlineLvl w:val="1"/>
        <w:rPr>
          <w:rFonts w:eastAsia="Times New Roman"/>
          <w:b/>
          <w:bCs/>
          <w:i/>
          <w:iCs/>
          <w:vanish/>
        </w:rPr>
      </w:pPr>
      <w:bookmarkStart w:id="276" w:name="_Toc181300975"/>
      <w:bookmarkStart w:id="277" w:name="_Toc182830329"/>
      <w:bookmarkEnd w:id="276"/>
      <w:bookmarkEnd w:id="277"/>
    </w:p>
    <w:p w14:paraId="72CA2847"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78" w:name="_Toc181300976"/>
      <w:bookmarkStart w:id="279" w:name="_Toc182830330"/>
      <w:bookmarkEnd w:id="278"/>
      <w:bookmarkEnd w:id="279"/>
    </w:p>
    <w:p w14:paraId="2931D5F1"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80" w:name="_Toc181300977"/>
      <w:bookmarkStart w:id="281" w:name="_Toc182830331"/>
      <w:bookmarkEnd w:id="280"/>
      <w:bookmarkEnd w:id="281"/>
    </w:p>
    <w:p w14:paraId="0201EAB2" w14:textId="42226EBF" w:rsidR="00D33397" w:rsidRDefault="00AC2F81" w:rsidP="00D33397">
      <w:pPr>
        <w:pStyle w:val="Heading2"/>
      </w:pPr>
      <w:bookmarkStart w:id="282" w:name="_Toc182830332"/>
      <w:r>
        <w:t>Aspectos generales de las pruebas de software</w:t>
      </w:r>
      <w:bookmarkEnd w:id="282"/>
    </w:p>
    <w:p w14:paraId="121132D0" w14:textId="60330AD9" w:rsidR="00AB5C09" w:rsidRDefault="00E71AFA" w:rsidP="00AB5C09">
      <w:r>
        <w:t>El probado</w:t>
      </w:r>
      <w:r w:rsidR="00EF2F7E">
        <w:t xml:space="preserve"> o testeo</w:t>
      </w:r>
      <w:r w:rsidR="006C4015">
        <w:t xml:space="preserve"> </w:t>
      </w:r>
      <w:r w:rsidR="00463A41">
        <w:t>de</w:t>
      </w:r>
      <w:r w:rsidR="006C4015">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57C8B6C" w:rsidR="001E6EF4" w:rsidRDefault="00186F0C" w:rsidP="00B83391">
      <w:pPr>
        <w:pStyle w:val="Heading3"/>
      </w:pPr>
      <w:bookmarkStart w:id="283" w:name="_Toc182830333"/>
      <w:r>
        <w:t>Propósito</w:t>
      </w:r>
      <w:bookmarkEnd w:id="283"/>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B83391">
      <w:pPr>
        <w:pStyle w:val="Heading3"/>
      </w:pPr>
      <w:bookmarkStart w:id="284" w:name="_Toc182830334"/>
      <w:r>
        <w:t>Metodologías</w:t>
      </w:r>
      <w:bookmarkEnd w:id="284"/>
    </w:p>
    <w:p w14:paraId="7CF57E3A" w14:textId="052670DA" w:rsidR="002C5DA2" w:rsidRDefault="004A5C71" w:rsidP="004A5C71">
      <w:r>
        <w:t>Las pruebas realizadas a un software pueden ser categorizadas</w:t>
      </w:r>
      <w:r w:rsidR="00FA78A0">
        <w:t xml:space="preserve"> a grandes rasgos</w:t>
      </w:r>
      <w:r>
        <w:t xml:space="preserve"> </w:t>
      </w:r>
      <w:r w:rsidR="002C5DA2">
        <w:t>de la siguiente forma:</w:t>
      </w:r>
      <w:r>
        <w:t xml:space="preserve"> </w:t>
      </w:r>
    </w:p>
    <w:p w14:paraId="38E14AEB" w14:textId="6D4E094C" w:rsidR="002C5DA2" w:rsidRDefault="002C5DA2" w:rsidP="00071439">
      <w:pPr>
        <w:pStyle w:val="ListParagraph"/>
        <w:numPr>
          <w:ilvl w:val="0"/>
          <w:numId w:val="8"/>
        </w:numPr>
      </w:pPr>
      <w:r w:rsidRPr="002C5DA2">
        <w:rPr>
          <w:b/>
          <w:bCs/>
        </w:rPr>
        <w:lastRenderedPageBreak/>
        <w:t>Estáticas</w:t>
      </w:r>
      <w:r w:rsidR="00F1487B">
        <w:t>:</w:t>
      </w:r>
      <w:r>
        <w:t xml:space="preserve"> E</w:t>
      </w:r>
      <w:r w:rsidR="004A5C71">
        <w:t xml:space="preserve">l código es inspeccionado sin ejecución, mediante el análisis simbólico, chequeo de modelos y técnicas similares. </w:t>
      </w:r>
    </w:p>
    <w:p w14:paraId="5BA5CFA0" w14:textId="34A487C4" w:rsidR="004A5C71" w:rsidRDefault="002C5DA2" w:rsidP="00071439">
      <w:pPr>
        <w:pStyle w:val="ListParagraph"/>
        <w:numPr>
          <w:ilvl w:val="0"/>
          <w:numId w:val="8"/>
        </w:numPr>
      </w:pPr>
      <w:r w:rsidRPr="002C5DA2">
        <w:rPr>
          <w:b/>
          <w:bCs/>
        </w:rPr>
        <w:t>Dinámicas</w:t>
      </w:r>
      <w:r w:rsidR="00F1487B">
        <w:t>:</w:t>
      </w:r>
      <w:r>
        <w:t xml:space="preserve">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1817955D" w:rsidR="004A5C71" w:rsidRDefault="002C5DA2" w:rsidP="00071439">
      <w:pPr>
        <w:pStyle w:val="ListParagraph"/>
        <w:numPr>
          <w:ilvl w:val="0"/>
          <w:numId w:val="9"/>
        </w:numPr>
      </w:pPr>
      <w:r w:rsidRPr="002C5DA2">
        <w:rPr>
          <w:b/>
          <w:bCs/>
        </w:rPr>
        <w:t>Pruebas de caja negra</w:t>
      </w:r>
      <w:r w:rsidR="00AB0B44">
        <w:t>:</w:t>
      </w:r>
      <w:r>
        <w:t xml:space="preserve">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w:t>
      </w:r>
      <w:r w:rsidR="001E7223">
        <w:t>funcionales</w:t>
      </w:r>
      <w:r>
        <w:t xml:space="preserve"> del programa mediante casos de uso y la conservación de la integridad de la información externa. </w:t>
      </w:r>
    </w:p>
    <w:p w14:paraId="683F7A27" w14:textId="65E596BC" w:rsidR="002C5DA2" w:rsidRDefault="002C5DA2" w:rsidP="00071439">
      <w:pPr>
        <w:pStyle w:val="ListParagraph"/>
        <w:numPr>
          <w:ilvl w:val="0"/>
          <w:numId w:val="9"/>
        </w:numPr>
      </w:pPr>
      <w:r>
        <w:rPr>
          <w:b/>
          <w:bCs/>
        </w:rPr>
        <w:t>Pruebas de caja blanca</w:t>
      </w:r>
      <w:r w:rsidR="00AB0B44">
        <w:t>:</w:t>
      </w:r>
      <w:r>
        <w:t xml:space="preserve">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689AF12D" w:rsidR="004E236F" w:rsidRDefault="004E236F" w:rsidP="00071439">
      <w:pPr>
        <w:pStyle w:val="ListParagraph"/>
        <w:numPr>
          <w:ilvl w:val="0"/>
          <w:numId w:val="10"/>
        </w:numPr>
      </w:pPr>
      <w:r>
        <w:rPr>
          <w:b/>
          <w:bCs/>
        </w:rPr>
        <w:t>Unitarias</w:t>
      </w:r>
      <w:r>
        <w:t xml:space="preserve">: Enfatizan unidades individuales o módulos vistos como elementos aislados. Tratan las mínimas porciones </w:t>
      </w:r>
      <w:r w:rsidR="00BD1557">
        <w:t>que se pueden probar</w:t>
      </w:r>
      <w:r>
        <w:t xml:space="preserve"> del software para verificar su funcionalidad contra su especificación. </w:t>
      </w:r>
      <w:r w:rsidR="002370A8">
        <w:t>Son realizables tan pronto como una nueva fracción del código se implementa.</w:t>
      </w:r>
    </w:p>
    <w:p w14:paraId="7515E648" w14:textId="50FC8235" w:rsidR="004E236F" w:rsidRDefault="004E236F" w:rsidP="00071439">
      <w:pPr>
        <w:pStyle w:val="ListParagraph"/>
        <w:numPr>
          <w:ilvl w:val="0"/>
          <w:numId w:val="10"/>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w:t>
      </w:r>
      <w:r w:rsidR="006E539D">
        <w:t>una vez que</w:t>
      </w:r>
      <w:r w:rsidR="002370A8">
        <w:t xml:space="preserve"> se añade nuevas unidades</w:t>
      </w:r>
      <w:r w:rsidR="00556334">
        <w:t xml:space="preserve"> vinculadas funcionalmente con las ya implementadas</w:t>
      </w:r>
      <w:r w:rsidR="002370A8">
        <w:t>.</w:t>
      </w:r>
    </w:p>
    <w:p w14:paraId="26A294C7" w14:textId="2D551C14" w:rsidR="004E236F" w:rsidRDefault="004E236F" w:rsidP="00071439">
      <w:pPr>
        <w:pStyle w:val="ListParagraph"/>
        <w:numPr>
          <w:ilvl w:val="0"/>
          <w:numId w:val="10"/>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071439">
      <w:pPr>
        <w:pStyle w:val="ListParagraph"/>
        <w:numPr>
          <w:ilvl w:val="0"/>
          <w:numId w:val="10"/>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bookmarkStart w:id="285" w:name="_Toc182830335"/>
      <w:r>
        <w:t>Pruebas realizadas a la aplicación web propuesta</w:t>
      </w:r>
      <w:bookmarkEnd w:id="285"/>
    </w:p>
    <w:p w14:paraId="44D73C6F" w14:textId="7FFBB6AC" w:rsidR="005321D1" w:rsidRDefault="005321D1" w:rsidP="005321D1">
      <w:r>
        <w:t xml:space="preserve">A </w:t>
      </w:r>
      <w:r w:rsidR="00F86FD3">
        <w:t xml:space="preserve">continuación </w:t>
      </w:r>
      <w:r w:rsidR="00343F0D">
        <w:t>se describe</w:t>
      </w:r>
      <w:r w:rsidR="00F86FD3">
        <w:t xml:space="preserve"> un conjunto de pruebas controladas y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B83391">
      <w:pPr>
        <w:pStyle w:val="Heading3"/>
      </w:pPr>
      <w:bookmarkStart w:id="286" w:name="_Toc182830336"/>
      <w:r>
        <w:t>Pruebas concernientes al lado del servidor</w:t>
      </w:r>
      <w:bookmarkEnd w:id="286"/>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rPr>
          <w:noProof/>
        </w:rPr>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4B5FA28B" w:rsidR="009C248A" w:rsidRPr="009C248A" w:rsidRDefault="009C248A" w:rsidP="009C248A">
                            <w:pPr>
                              <w:pStyle w:val="Caption"/>
                              <w:jc w:val="center"/>
                              <w:rPr>
                                <w:rFonts w:eastAsia="MS Mincho"/>
                                <w:b w:val="0"/>
                                <w:bCs w:val="0"/>
                                <w:i/>
                                <w:iCs/>
                              </w:rPr>
                            </w:pPr>
                            <w:bookmarkStart w:id="287"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4B5FA28B" w:rsidR="009C248A" w:rsidRPr="009C248A" w:rsidRDefault="009C248A" w:rsidP="009C248A">
                      <w:pPr>
                        <w:pStyle w:val="Caption"/>
                        <w:jc w:val="center"/>
                        <w:rPr>
                          <w:rFonts w:eastAsia="MS Mincho"/>
                          <w:b w:val="0"/>
                          <w:bCs w:val="0"/>
                          <w:i/>
                          <w:iCs/>
                        </w:rPr>
                      </w:pPr>
                      <w:bookmarkStart w:id="288"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8"/>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784AF6CF" w:rsidR="00211C77" w:rsidRDefault="003715ED" w:rsidP="009D30F4">
      <w:r>
        <w:rPr>
          <w:noProof/>
        </w:rPr>
        <w:lastRenderedPageBreak/>
        <mc:AlternateContent>
          <mc:Choice Requires="wps">
            <w:drawing>
              <wp:anchor distT="0" distB="0" distL="114300" distR="114300" simplePos="0" relativeHeight="251829248" behindDoc="0" locked="0" layoutInCell="1" allowOverlap="1" wp14:anchorId="2ECC31A6" wp14:editId="439EAE37">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6C4D91FF" w:rsidR="009C248A" w:rsidRPr="009C248A" w:rsidRDefault="009C248A" w:rsidP="009C248A">
                            <w:pPr>
                              <w:pStyle w:val="Caption"/>
                              <w:jc w:val="center"/>
                              <w:rPr>
                                <w:rFonts w:eastAsia="MS Mincho"/>
                                <w:b w:val="0"/>
                                <w:bCs w:val="0"/>
                                <w:i/>
                                <w:iCs/>
                              </w:rPr>
                            </w:pPr>
                            <w:bookmarkStart w:id="289"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5"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" stroked="f">
                <v:textbox inset="0,0,0,0">
                  <w:txbxContent>
                    <w:p w14:paraId="52D88B51" w14:textId="6C4D91FF" w:rsidR="009C248A" w:rsidRPr="009C248A" w:rsidRDefault="009C248A" w:rsidP="009C248A">
                      <w:pPr>
                        <w:pStyle w:val="Caption"/>
                        <w:jc w:val="center"/>
                        <w:rPr>
                          <w:rFonts w:eastAsia="MS Mincho"/>
                          <w:b w:val="0"/>
                          <w:bCs w:val="0"/>
                          <w:i/>
                          <w:iCs/>
                        </w:rPr>
                      </w:pPr>
                      <w:bookmarkStart w:id="290"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90"/>
                    </w:p>
                  </w:txbxContent>
                </v:textbox>
                <w10:wrap type="topAndBottom" anchorx="margin"/>
              </v:shape>
            </w:pict>
          </mc:Fallback>
        </mc:AlternateContent>
      </w:r>
      <w:r w:rsidR="009C248A" w:rsidRPr="009C248A">
        <w:rPr>
          <w:noProof/>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2">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t>s</w:t>
      </w:r>
      <w:r w:rsidR="007B4F1C">
        <w:t xml:space="preserve"> de peligro </w:t>
      </w:r>
      <w:r>
        <w:t>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t>.</w:t>
      </w:r>
      <w:r w:rsidR="005D1A35">
        <w:t xml:space="preserve"> Las pruebas revelaron </w:t>
      </w:r>
      <w:r w:rsidR="0094654E">
        <w:t xml:space="preserve">errores </w:t>
      </w:r>
      <w:r w:rsidR="005D1A35">
        <w:t>en la implementación de la función</w:t>
      </w:r>
      <w:r w:rsidR="00975272">
        <w:t xml:space="preserve">, así como de </w:t>
      </w:r>
      <w:r w:rsidR="00975272" w:rsidRPr="00975272">
        <w:rPr>
          <w:rFonts w:ascii="Courier New" w:hAnsi="Courier New" w:cs="Courier New"/>
          <w:sz w:val="20"/>
          <w:szCs w:val="20"/>
        </w:rPr>
        <w:t>calcular_suma_termica(unidad)</w:t>
      </w:r>
      <w:r w:rsidR="00975272" w:rsidRPr="00975272">
        <w:rPr>
          <w:sz w:val="20"/>
          <w:szCs w:val="20"/>
        </w:rPr>
        <w:t xml:space="preserve"> </w:t>
      </w:r>
      <w:r w:rsidR="00975272">
        <w:t xml:space="preserve">y de </w:t>
      </w:r>
      <w:r w:rsidR="00975272" w:rsidRPr="00975272">
        <w:rPr>
          <w:rFonts w:ascii="Courier New" w:hAnsi="Courier New" w:cs="Courier New"/>
          <w:sz w:val="20"/>
          <w:szCs w:val="20"/>
        </w:rPr>
        <w:t>determinar_dias_criticos(unidad)</w:t>
      </w:r>
      <w:r w:rsidR="005D1A35">
        <w:t>, que fue</w:t>
      </w:r>
      <w:r w:rsidR="00474414">
        <w:t>ron</w:t>
      </w:r>
      <w:r w:rsidR="005D1A35">
        <w:t xml:space="preserve"> oportunamente corregido</w:t>
      </w:r>
      <w:r w:rsidR="00474414">
        <w:t>s</w:t>
      </w:r>
      <w:r w:rsidR="00DB2089">
        <w:t xml:space="preserve">; y luego los pronósticos </w:t>
      </w:r>
      <w:r w:rsidR="00474414">
        <w:t>se generaron correctamente</w:t>
      </w:r>
      <w:r w:rsidR="00DB2089">
        <w:t>.</w:t>
      </w:r>
    </w:p>
    <w:p w14:paraId="5A0DD4D8" w14:textId="70E95CEC" w:rsidR="003715ED" w:rsidRPr="00567AED" w:rsidRDefault="008E5564" w:rsidP="009D30F4">
      <w:r>
        <w:rPr>
          <w:noProof/>
        </w:rPr>
        <mc:AlternateContent>
          <mc:Choice Requires="wps">
            <w:drawing>
              <wp:anchor distT="0" distB="0" distL="114300" distR="114300" simplePos="0" relativeHeight="251832320" behindDoc="0" locked="0" layoutInCell="1" allowOverlap="1" wp14:anchorId="0D7E03C6" wp14:editId="5D0BC54F">
                <wp:simplePos x="0" y="0"/>
                <wp:positionH relativeFrom="margin">
                  <wp:posOffset>-318779</wp:posOffset>
                </wp:positionH>
                <wp:positionV relativeFrom="paragraph">
                  <wp:posOffset>2908120</wp:posOffset>
                </wp:positionV>
                <wp:extent cx="6410960" cy="403225"/>
                <wp:effectExtent l="0" t="0" r="8890" b="0"/>
                <wp:wrapTopAndBottom/>
                <wp:docPr id="1742661334" name="Text Box 1"/>
                <wp:cNvGraphicFramePr/>
                <a:graphic xmlns:a="http://schemas.openxmlformats.org/drawingml/2006/main">
                  <a:graphicData uri="http://schemas.microsoft.com/office/word/2010/wordprocessingShape">
                    <wps:wsp>
                      <wps:cNvSpPr txBox="1"/>
                      <wps:spPr>
                        <a:xfrm>
                          <a:off x="0" y="0"/>
                          <a:ext cx="6410960" cy="403225"/>
                        </a:xfrm>
                        <a:prstGeom prst="rect">
                          <a:avLst/>
                        </a:prstGeom>
                        <a:solidFill>
                          <a:prstClr val="white"/>
                        </a:solidFill>
                        <a:ln>
                          <a:noFill/>
                        </a:ln>
                      </wps:spPr>
                      <wps:txbx>
                        <w:txbxContent>
                          <w:p w14:paraId="1233AA20" w14:textId="0D213A26" w:rsidR="009A0D53" w:rsidRPr="009A0D53" w:rsidRDefault="009A0D53" w:rsidP="009A0D53">
                            <w:pPr>
                              <w:pStyle w:val="Caption"/>
                              <w:jc w:val="center"/>
                              <w:rPr>
                                <w:rFonts w:eastAsia="MS Mincho"/>
                                <w:b w:val="0"/>
                                <w:bCs w:val="0"/>
                                <w:i/>
                                <w:iCs/>
                                <w:noProof/>
                              </w:rPr>
                            </w:pPr>
                            <w:bookmarkStart w:id="291"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C40287">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6" type="#_x0000_t202" style="position:absolute;left:0;text-align:left;margin-left:-25.1pt;margin-top:229pt;width:504.8pt;height:31.7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" stroked="f">
                <v:textbox inset="0,0,0,0">
                  <w:txbxContent>
                    <w:p w14:paraId="1233AA20" w14:textId="0D213A26" w:rsidR="009A0D53" w:rsidRPr="009A0D53" w:rsidRDefault="009A0D53" w:rsidP="009A0D53">
                      <w:pPr>
                        <w:pStyle w:val="Caption"/>
                        <w:jc w:val="center"/>
                        <w:rPr>
                          <w:rFonts w:eastAsia="MS Mincho"/>
                          <w:b w:val="0"/>
                          <w:bCs w:val="0"/>
                          <w:i/>
                          <w:iCs/>
                          <w:noProof/>
                        </w:rPr>
                      </w:pPr>
                      <w:bookmarkStart w:id="292"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C40287">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2"/>
                    </w:p>
                  </w:txbxContent>
                </v:textbox>
                <w10:wrap type="topAndBottom" anchorx="margin"/>
              </v:shape>
            </w:pict>
          </mc:Fallback>
        </mc:AlternateContent>
      </w:r>
      <w:r>
        <w:rPr>
          <w:noProof/>
        </w:rPr>
        <w:drawing>
          <wp:anchor distT="0" distB="0" distL="114300" distR="114300" simplePos="0" relativeHeight="251830272" behindDoc="0" locked="0" layoutInCell="1" allowOverlap="1" wp14:anchorId="76A56319" wp14:editId="29E83835">
            <wp:simplePos x="0" y="0"/>
            <wp:positionH relativeFrom="column">
              <wp:posOffset>1714500</wp:posOffset>
            </wp:positionH>
            <wp:positionV relativeFrom="paragraph">
              <wp:posOffset>178350</wp:posOffset>
            </wp:positionV>
            <wp:extent cx="2103120" cy="2647315"/>
            <wp:effectExtent l="0" t="0" r="0" b="635"/>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2103120" cy="2647315"/>
                    </a:xfrm>
                    <a:prstGeom prst="rect">
                      <a:avLst/>
                    </a:prstGeom>
                  </pic:spPr>
                </pic:pic>
              </a:graphicData>
            </a:graphic>
            <wp14:sizeRelH relativeFrom="page">
              <wp14:pctWidth>0</wp14:pctWidth>
            </wp14:sizeRelH>
            <wp14:sizeRelV relativeFrom="page">
              <wp14:pctHeight>0</wp14:pctHeight>
            </wp14:sizeRelV>
          </wp:anchor>
        </w:drawing>
      </w:r>
    </w:p>
    <w:p w14:paraId="370BB26A" w14:textId="622DE82B" w:rsidR="00026991" w:rsidRDefault="00026991" w:rsidP="00B83391">
      <w:pPr>
        <w:pStyle w:val="Heading3"/>
      </w:pPr>
      <w:bookmarkStart w:id="293" w:name="_Toc182830337"/>
      <w:r>
        <w:lastRenderedPageBreak/>
        <w:t>Pruebas concernientes al lado del cliente</w:t>
      </w:r>
      <w:bookmarkEnd w:id="293"/>
    </w:p>
    <w:p w14:paraId="09CC32E2" w14:textId="10169A62" w:rsidR="0090058A" w:rsidRDefault="0090058A" w:rsidP="0090058A">
      <w:r>
        <w:t xml:space="preserve">Para probar la implementación del lado del cliente, </w:t>
      </w:r>
      <w:r w:rsidR="008774DD">
        <w:t>se</w:t>
      </w:r>
      <w:r>
        <w:t xml:space="preserve"> consideró la posibilidad de usar herramientas populares de software para la codificación de pruebas</w:t>
      </w:r>
      <w:r w:rsidR="00EE7B28">
        <w:t xml:space="preserve"> automáticas</w:t>
      </w:r>
      <w:r>
        <w:t xml:space="preserve"> en este tipo de aplicaciones web, como Jest o React Testing Library. Sin embargo, se </w:t>
      </w:r>
      <w:r w:rsidR="00D70FF5">
        <w:t>llegó a la opinión</w:t>
      </w:r>
      <w:r>
        <w:t xml:space="preserve"> </w:t>
      </w:r>
      <w:r w:rsidR="00253434">
        <w:t xml:space="preserve">de </w:t>
      </w:r>
      <w:r>
        <w:t xml:space="preserve">que la realización manual de pruebas de caja negra desde el punto de vista simulado de un usuario de la interfaz gráfica </w:t>
      </w:r>
      <w:r w:rsidR="002F7267">
        <w:t>es más adecuada en la práctica para la aplicación web propuesta, dados su propósito</w:t>
      </w:r>
      <w:r w:rsidR="007A26C8">
        <w:t>, contexto de uso</w:t>
      </w:r>
      <w:r w:rsidR="002F7267">
        <w:t>, nivel de complejidad y estructura.</w:t>
      </w:r>
    </w:p>
    <w:p w14:paraId="7C38674B" w14:textId="77777777" w:rsidR="00595176" w:rsidRDefault="00152B15" w:rsidP="0090058A">
      <w:r w:rsidRPr="00152B15">
        <w:t xml:space="preserve">Las pruebas unitarias </w:t>
      </w:r>
      <w:r>
        <w:t>y de inte</w:t>
      </w:r>
      <w:r w:rsidR="002D6878">
        <w:t>gra</w:t>
      </w:r>
      <w:r>
        <w:t xml:space="preserve">ción </w:t>
      </w:r>
      <w:r w:rsidRPr="00152B15">
        <w:t>consistieron e</w:t>
      </w:r>
      <w:r>
        <w:t>n la interacción con componentes aislados y en grupos para verificar que las partes de la interfaz gráfica generada por los mismos fuera</w:t>
      </w:r>
      <w:r w:rsidR="00AC733D">
        <w:t>n</w:t>
      </w:r>
      <w:r>
        <w:t xml:space="preserve"> correcta</w:t>
      </w:r>
      <w:r w:rsidR="00AC733D">
        <w:t>s</w:t>
      </w:r>
      <w:r>
        <w:t>.</w:t>
      </w:r>
      <w:r w:rsidR="00C87935">
        <w:t xml:space="preserve"> En la etapa final del desarrollo del software, </w:t>
      </w:r>
      <w:r w:rsidR="00312D23">
        <w:t>las</w:t>
      </w:r>
      <w:r w:rsidR="00C87935">
        <w:t xml:space="preserve"> pruebas indicaron al desarrollador la conveniencia de hacer ajustes menores a los espacios entre componentes de las páginas por motivos estéticos</w:t>
      </w:r>
      <w:r w:rsidR="009A5CB6">
        <w:t xml:space="preserve">, corregir el formato del comodín mostrado al usuario al interactuar </w:t>
      </w:r>
      <w:r w:rsidR="00E00320">
        <w:t>con los campos de fecha en el formulario de entrada de datos</w:t>
      </w:r>
      <w:r w:rsidR="00164705">
        <w:t xml:space="preserve">, y, más notablemente, revelaron la necesidad de modificar el código del componente </w:t>
      </w:r>
      <w:r w:rsidR="00164705" w:rsidRPr="00164705">
        <w:rPr>
          <w:rFonts w:ascii="Courier New" w:hAnsi="Courier New" w:cs="Courier New"/>
          <w:sz w:val="20"/>
          <w:szCs w:val="20"/>
        </w:rPr>
        <w:t>&lt;RegistroComponent/&gt;</w:t>
      </w:r>
      <w:r w:rsidR="00164705" w:rsidRPr="00164705">
        <w:rPr>
          <w:sz w:val="20"/>
          <w:szCs w:val="20"/>
        </w:rPr>
        <w:t xml:space="preserve"> </w:t>
      </w:r>
      <w:r w:rsidR="004436C5">
        <w:rPr>
          <w:sz w:val="20"/>
          <w:szCs w:val="20"/>
        </w:rPr>
        <w:t xml:space="preserve"> </w:t>
      </w:r>
      <w:r w:rsidR="00164705">
        <w:t>para lograr que</w:t>
      </w:r>
      <w:r w:rsidR="003C4816">
        <w:t xml:space="preserve"> el resumen estadístico y</w:t>
      </w:r>
      <w:r w:rsidR="00164705">
        <w:t xml:space="preserve"> los gráficos de línea se muestren </w:t>
      </w:r>
      <w:r w:rsidR="00A262A4">
        <w:t xml:space="preserve">con los datos correctos </w:t>
      </w:r>
      <w:r w:rsidR="00164705">
        <w:t>en la página de observaciones meteorológicas</w:t>
      </w:r>
      <w:r w:rsidR="00194EF3">
        <w:t>,</w:t>
      </w:r>
      <w:r w:rsidR="00164705">
        <w:t xml:space="preserve"> solamente cuando una </w:t>
      </w:r>
      <w:r w:rsidR="004436C5">
        <w:t>estación específica esté seleccionada, y no cuando se esté examinando los datos de todas las estaciones</w:t>
      </w:r>
      <w:r w:rsidR="009C47A7">
        <w:t xml:space="preserve"> en conjunto</w:t>
      </w:r>
      <w:r w:rsidR="004436C5">
        <w:t>.</w:t>
      </w:r>
      <w:r w:rsidR="00C12946">
        <w:t xml:space="preserve"> </w:t>
      </w:r>
    </w:p>
    <w:p w14:paraId="64AFE5EA" w14:textId="27E1FEF3" w:rsidR="00FD6B9A" w:rsidRPr="00B5615E" w:rsidRDefault="00B5615E" w:rsidP="0090058A">
      <w:r w:rsidRPr="00B5615E">
        <w:t>Tambi</w:t>
      </w:r>
      <w:r>
        <w:t>én se percibió que la experiencia de usuario en el trabajo con los pronósticos emitidos sería mejor si estos estuvieran ordenados por fecha de siembra</w:t>
      </w:r>
      <w:r w:rsidR="00EE362F">
        <w:t xml:space="preserve"> y no por unidad como estaba definido antes</w:t>
      </w:r>
      <w:r w:rsidR="00595176">
        <w:t>.</w:t>
      </w:r>
      <w:r w:rsidR="005D4FCB">
        <w:t xml:space="preserve"> </w:t>
      </w:r>
      <w:r w:rsidR="00595176">
        <w:t>Además, se notó que debía alertarse</w:t>
      </w:r>
      <w:r>
        <w:t xml:space="preserve"> que un pronóstico no pudo ser eliminado por ser aún relevante cuando la unidad de cultivo asociada tenga una racha de días críticos y el usuario trate de eliminarlo</w:t>
      </w:r>
      <w:r w:rsidR="005D4FCB">
        <w:t>, para informarlo sobre por qué no fue eliminado su pronóstico</w:t>
      </w:r>
      <w:r w:rsidR="00AD010C">
        <w:t>. S</w:t>
      </w:r>
      <w:r w:rsidR="00D170A4">
        <w:t xml:space="preserve">oluciones a estos </w:t>
      </w:r>
      <w:r w:rsidR="002B23E4">
        <w:t>problemas</w:t>
      </w:r>
      <w:r w:rsidR="00D170A4">
        <w:t xml:space="preserve"> fueron implementadas</w:t>
      </w:r>
      <w:r w:rsidR="00136447">
        <w:t>, además de una funcionalidad para copiar al portapapeles un aviso redactado con los datos de un pronóstico seleccionado,</w:t>
      </w:r>
      <w:r w:rsidR="003421B5">
        <w:t xml:space="preserve"> lo cual durante la etapa de pruebas emergió como conveniente</w:t>
      </w:r>
      <w:r w:rsidR="00136447">
        <w:t xml:space="preserve"> para comodidad del usuario experto</w:t>
      </w:r>
      <w:r>
        <w:t xml:space="preserve">. </w:t>
      </w:r>
    </w:p>
    <w:p w14:paraId="23D10DD7" w14:textId="47F73E93" w:rsidR="005321D1" w:rsidRDefault="00026991" w:rsidP="00B83391">
      <w:pPr>
        <w:pStyle w:val="Heading3"/>
      </w:pPr>
      <w:bookmarkStart w:id="294" w:name="_Toc182830338"/>
      <w:r>
        <w:t>Pruebas de la aplicación como un todo</w:t>
      </w:r>
      <w:bookmarkEnd w:id="294"/>
    </w:p>
    <w:p w14:paraId="0D1A991D" w14:textId="707780EC" w:rsidR="00EE04A5" w:rsidRDefault="00F45742" w:rsidP="00F45742">
      <w:r>
        <w:t>La mayoría de las pruebas de sistema se basaron en recrear casos de uso</w:t>
      </w:r>
      <w:r w:rsidR="002A5BC6">
        <w:t xml:space="preserve"> tal como si un usuario real los ejecutara, empleando la interfaz gráfica para hacer solicitudes al servidor, de forma que se compruebe tanto el lado del cliente como el del servidor y el vínculo entre ambos para la </w:t>
      </w:r>
      <w:r w:rsidR="002A5BC6">
        <w:lastRenderedPageBreak/>
        <w:t>satisfacción de lo especificado para los casos de uso.</w:t>
      </w:r>
      <w:r w:rsidR="00EE04A5">
        <w:t xml:space="preserve"> Estas pruebas </w:t>
      </w:r>
      <w:r w:rsidR="00AE0702">
        <w:t>permitieron descubrir</w:t>
      </w:r>
      <w:r w:rsidR="00EE04A5">
        <w:t xml:space="preserve"> problemas en la implementación</w:t>
      </w:r>
      <w:r w:rsidR="007356E0">
        <w:t xml:space="preserve"> de las funcionalidades</w:t>
      </w:r>
      <w:r w:rsidR="00EE04A5">
        <w:t xml:space="preserve"> </w:t>
      </w:r>
      <w:r w:rsidR="009D65F5">
        <w:t xml:space="preserve">de los </w:t>
      </w:r>
      <w:r w:rsidR="00EE04A5">
        <w:t>campos</w:t>
      </w:r>
      <w:r w:rsidR="009D65F5">
        <w:t xml:space="preserve"> de selección, fecha y caja de marcado</w:t>
      </w:r>
      <w:r w:rsidR="00EE04A5">
        <w:t xml:space="preserve"> </w:t>
      </w:r>
      <w:r w:rsidR="00DB7ED5">
        <w:t xml:space="preserve">del formulario constituido por </w:t>
      </w:r>
      <w:r w:rsidR="00EE04A5">
        <w:t xml:space="preserve">el componente </w:t>
      </w:r>
      <w:r w:rsidR="00EE04A5" w:rsidRPr="00EE04A5">
        <w:rPr>
          <w:rFonts w:ascii="Courier New" w:hAnsi="Courier New" w:cs="Courier New"/>
          <w:sz w:val="20"/>
          <w:szCs w:val="20"/>
        </w:rPr>
        <w:t>&lt;InputForm/&gt;</w:t>
      </w:r>
      <w:r w:rsidR="009D65F5">
        <w:rPr>
          <w:rFonts w:ascii="Courier New" w:hAnsi="Courier New" w:cs="Courier New"/>
          <w:sz w:val="20"/>
          <w:szCs w:val="20"/>
        </w:rPr>
        <w:t>,</w:t>
      </w:r>
      <w:r w:rsidR="00EE04A5">
        <w:t xml:space="preserve"> que</w:t>
      </w:r>
      <w:r w:rsidR="001A27F5">
        <w:t xml:space="preserve"> en ciertos casos</w:t>
      </w:r>
      <w:r w:rsidR="00EE04A5">
        <w:t xml:space="preserve"> </w:t>
      </w:r>
      <w:r w:rsidR="00A35856">
        <w:t xml:space="preserve">de actividad del usuario </w:t>
      </w:r>
      <w:r w:rsidR="00BA7EAD">
        <w:t>provocaban</w:t>
      </w:r>
      <w:r w:rsidR="00EE04A5">
        <w:t xml:space="preserve"> malas solicitudes al servidor</w:t>
      </w:r>
      <w:r w:rsidR="008175B9">
        <w:t xml:space="preserve">; así como un error que afectaba la notificación al usuario cuando este trataba de </w:t>
      </w:r>
      <w:r w:rsidR="00AD010C">
        <w:t>guardar</w:t>
      </w:r>
      <w:r w:rsidR="008175B9">
        <w:t xml:space="preserve"> datos incorrectos</w:t>
      </w:r>
      <w:r w:rsidR="00EB275C">
        <w:t xml:space="preserve">. </w:t>
      </w:r>
      <w:r w:rsidR="00441607">
        <w:t>Estos fueron oportunamente corregidos.</w:t>
      </w:r>
    </w:p>
    <w:p w14:paraId="5C3C8164" w14:textId="62A45001" w:rsidR="00FB010F" w:rsidRPr="00EE04A5" w:rsidRDefault="00FB010F" w:rsidP="00F45742">
      <w:r>
        <w:t>La aplicación web también fue sometida a una prueba de sistema al usarla en cuatro navegadores diferentes (Microsoft Edge, Google Chrome, Firefox y Opera) para verificar su compatibilidad. El comportamiento en todos ellos fue exitoso.</w:t>
      </w:r>
    </w:p>
    <w:p w14:paraId="3528335E" w14:textId="249EEEDC" w:rsidR="0090058A" w:rsidRPr="00595176" w:rsidRDefault="0090058A" w:rsidP="00A61A48">
      <w:pPr>
        <w:pStyle w:val="Heading2"/>
      </w:pPr>
      <w:bookmarkStart w:id="295" w:name="_Toc182830339"/>
      <w:r w:rsidRPr="00595176">
        <w:t>Conclusiones parciales del capítulo</w:t>
      </w:r>
      <w:bookmarkEnd w:id="295"/>
    </w:p>
    <w:p w14:paraId="3E3F1B36" w14:textId="40339349" w:rsidR="009A0D53" w:rsidRPr="003B63A7" w:rsidRDefault="008F419B" w:rsidP="009A0D53">
      <w:r>
        <w:t xml:space="preserve">El capítulo describió las pruebas realizadas a la aplicación web en la fase final de su desarrollo, en el contexto de la teoría general del probado de software. </w:t>
      </w:r>
      <w:r w:rsidR="00BB7644">
        <w:t xml:space="preserve">Se </w:t>
      </w:r>
      <w:r w:rsidR="00595176">
        <w:t>abordaron las</w:t>
      </w:r>
      <w:r w:rsidR="00BB7644">
        <w:t xml:space="preserve"> pruebas unitarias</w:t>
      </w:r>
      <w:r w:rsidR="001A021F">
        <w:t xml:space="preserve"> y</w:t>
      </w:r>
      <w:r w:rsidR="00BB7644">
        <w:t xml:space="preserve"> de integración</w:t>
      </w:r>
      <w:r w:rsidR="001A021F">
        <w:t xml:space="preserve"> efectuadas</w:t>
      </w:r>
      <w:r w:rsidR="00BB7644">
        <w:t xml:space="preserve"> </w:t>
      </w:r>
      <w:r w:rsidR="001A021F">
        <w:t xml:space="preserve">en el lado del cliente y en el del servidor, así como pruebas de sistema de toda la aplicación. </w:t>
      </w:r>
      <w:r w:rsidR="00741588">
        <w:t>L</w:t>
      </w:r>
      <w:r w:rsidR="009A0D53">
        <w:t xml:space="preserve">a </w:t>
      </w:r>
      <w:r w:rsidR="00741588">
        <w:t>realización</w:t>
      </w:r>
      <w:r w:rsidR="009A0D53">
        <w:t xml:space="preserve"> </w:t>
      </w:r>
      <w:r w:rsidR="001A021F">
        <w:t xml:space="preserve">de </w:t>
      </w:r>
      <w:r w:rsidR="009A0D53">
        <w:t>pruebas</w:t>
      </w:r>
      <w:r w:rsidR="00277E40">
        <w:t xml:space="preserve"> permitió la detección oportuna de </w:t>
      </w:r>
      <w:r w:rsidR="002B4ABA">
        <w:t xml:space="preserve">problemas </w:t>
      </w:r>
      <w:r w:rsidR="00277E40">
        <w:t xml:space="preserve">en la implementación, y su subsecuente corrección, lo cual </w:t>
      </w:r>
      <w:r w:rsidR="00352BCC">
        <w:t>condujo a que la aplicación web propuesta en su forma terminada fuera más eficaz y robusta.</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Default="00D33397" w:rsidP="004073A0">
      <w:pPr>
        <w:pStyle w:val="Heading1"/>
      </w:pPr>
      <w:bookmarkStart w:id="296" w:name="_Toc182830340"/>
      <w:r w:rsidRPr="003160B6">
        <w:lastRenderedPageBreak/>
        <w:t>conclusiones</w:t>
      </w:r>
      <w:bookmarkEnd w:id="296"/>
    </w:p>
    <w:p w14:paraId="30925958" w14:textId="38F1AA6B" w:rsidR="000B0E6A" w:rsidRDefault="00A30497" w:rsidP="00071439">
      <w:r>
        <w:t>En esta investigación</w:t>
      </w:r>
      <w:r w:rsidR="00071C7D">
        <w:t xml:space="preserve"> se</w:t>
      </w:r>
      <w:r w:rsidR="00071439">
        <w:t xml:space="preserve"> determinó los requisitos que debía cumplir la aplicación web a desarrollar, en el contexto de los elementos técnicos del </w:t>
      </w:r>
      <w:r w:rsidR="000B0E6A">
        <w:t xml:space="preserve">estudio de la incidencia de </w:t>
      </w:r>
      <w:r w:rsidR="000B0E6A" w:rsidRPr="000B0E6A">
        <w:rPr>
          <w:i/>
          <w:iCs/>
        </w:rPr>
        <w:t>Phyllachora maydis</w:t>
      </w:r>
      <w:r w:rsidR="000B0E6A">
        <w:t>.</w:t>
      </w:r>
    </w:p>
    <w:p w14:paraId="790DDA0A" w14:textId="539B0890" w:rsidR="00071439" w:rsidRDefault="000B0E6A" w:rsidP="00071439">
      <w:r>
        <w:t xml:space="preserve">Se </w:t>
      </w:r>
      <w:r w:rsidR="00071439">
        <w:t xml:space="preserve">identificó y precisó los conceptos relevantes para la elaboración de la aplicación, y </w:t>
      </w:r>
      <w:r>
        <w:t xml:space="preserve">el estudio del estado actual del desarrollo web </w:t>
      </w:r>
      <w:r w:rsidR="00071439">
        <w:t>permitió una selección justificada de tecnologías y herramientas informáticas adecuadas para su implementación.</w:t>
      </w:r>
    </w:p>
    <w:p w14:paraId="21D56A2E" w14:textId="6D339271" w:rsidR="00071439" w:rsidRDefault="00071439" w:rsidP="00071439">
      <w:r>
        <w:t xml:space="preserve">Se modeló e implementó la aplicación web mediante el uso de las herramientas determinadas en la investigación, con una arquitectura conformada por un lado del servidor y un lado del cliente, </w:t>
      </w:r>
      <w:r w:rsidR="000B0E6A">
        <w:t>cada uno con sus estructuras de alto nivel y sus aspectos específicos en forma de directorios, archivos y piezas de código concebidos para proveer de forma organizada</w:t>
      </w:r>
      <w:r w:rsidR="007A5300">
        <w:t xml:space="preserve"> y</w:t>
      </w:r>
      <w:r w:rsidR="000B0E6A">
        <w:t xml:space="preserve"> efectiva las funcionalidades</w:t>
      </w:r>
      <w:r w:rsidR="00794FAB">
        <w:t xml:space="preserve"> requeridas</w:t>
      </w:r>
      <w:r w:rsidR="000B0E6A">
        <w:t>.</w:t>
      </w:r>
    </w:p>
    <w:p w14:paraId="788B1E7B" w14:textId="6137914B" w:rsidR="002A12AF" w:rsidRPr="00071439" w:rsidRDefault="002A12AF" w:rsidP="00071439">
      <w:r>
        <w:t>Finalmente, se realizó numerosas pruebas unitarias y de integración a los lados de la aplicación web por separado, y de sistema a toda ella, lo cual permitió depurarla oportunamente, mejorar su desempeño</w:t>
      </w:r>
      <w:r w:rsidR="00B32DF5">
        <w:t xml:space="preserve"> y </w:t>
      </w:r>
      <w:r w:rsidR="00794FAB">
        <w:t>concluir que logra</w:t>
      </w:r>
      <w:r w:rsidR="00794FAB" w:rsidRPr="00794FAB">
        <w:t xml:space="preserve"> manejar los datos de estudio de la enfermedad fúngica mancha de asfalto y pronosticar automáticamente </w:t>
      </w:r>
      <w:r w:rsidR="00176D95">
        <w:t>sobre su</w:t>
      </w:r>
      <w:r w:rsidR="00794FAB" w:rsidRPr="00794FAB">
        <w:t xml:space="preserve"> aparición en las unidades de cultivo bajo vigilancia</w:t>
      </w:r>
      <w:r>
        <w:t>.</w:t>
      </w:r>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bookmarkStart w:id="297" w:name="_Toc182830341"/>
      <w:r w:rsidRPr="003160B6">
        <w:lastRenderedPageBreak/>
        <w:t>recomendaciones</w:t>
      </w:r>
      <w:bookmarkEnd w:id="297"/>
    </w:p>
    <w:p w14:paraId="0C4DB701" w14:textId="7C4635E0" w:rsidR="00BD7D42" w:rsidRDefault="0022385C" w:rsidP="00BD7D42">
      <w:r>
        <w:t>Se recomienda como trabajo futuro:</w:t>
      </w:r>
    </w:p>
    <w:p w14:paraId="7671D9A4" w14:textId="4AE61026" w:rsidR="00BD7D42" w:rsidRDefault="00BD7D42" w:rsidP="00BD7D42">
      <w:pPr>
        <w:pStyle w:val="ListParagraph"/>
        <w:numPr>
          <w:ilvl w:val="0"/>
          <w:numId w:val="11"/>
        </w:numPr>
      </w:pPr>
      <w:r>
        <w:t>Desplegar la aplicación web dentro de la red local universitaria y ponerla a disposición de los expertos de la Facultad de Ciencias Agropecuarias.</w:t>
      </w:r>
    </w:p>
    <w:p w14:paraId="491F0450" w14:textId="20F037FF" w:rsidR="00BD7D42" w:rsidRDefault="00BD7D42" w:rsidP="00BD7D42">
      <w:pPr>
        <w:pStyle w:val="ListParagraph"/>
        <w:numPr>
          <w:ilvl w:val="0"/>
          <w:numId w:val="11"/>
        </w:numPr>
      </w:pPr>
      <w:r>
        <w:t>Realizar pruebas de aceptación monitoreando la calidad de la experiencia de los usuarios expertos</w:t>
      </w:r>
      <w:r w:rsidR="00E96B24">
        <w:t>.</w:t>
      </w:r>
    </w:p>
    <w:p w14:paraId="4D95CC43" w14:textId="228DF8EA" w:rsidR="00E96B24" w:rsidRPr="00BD7D42" w:rsidRDefault="00E96B24" w:rsidP="00BD7D42">
      <w:pPr>
        <w:pStyle w:val="ListParagraph"/>
        <w:numPr>
          <w:ilvl w:val="0"/>
          <w:numId w:val="11"/>
        </w:numPr>
      </w:pPr>
      <w:r>
        <w:t>Proveer mantenimiento futuro y continuar el desarrollo de la aplicación web sobre la base de los señalamientos y sugerencias de los usuarios expertos.</w:t>
      </w:r>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98" w:name="_Toc182830342"/>
      <w:r w:rsidRPr="003160B6">
        <w:lastRenderedPageBreak/>
        <w:t>referencias bibliográficas</w:t>
      </w:r>
      <w:bookmarkEnd w:id="298"/>
    </w:p>
    <w:p w14:paraId="1B667CC0" w14:textId="77777777" w:rsidR="006B2373" w:rsidRPr="006B2373" w:rsidRDefault="009C4618" w:rsidP="006B2373">
      <w:pPr>
        <w:pStyle w:val="Bibliography"/>
        <w:rPr>
          <w:lang w:val="en-US"/>
        </w:rPr>
      </w:pPr>
      <w:r w:rsidRPr="003160B6">
        <w:rPr>
          <w:lang w:val="en-US"/>
        </w:rPr>
        <w:fldChar w:fldCharType="begin"/>
      </w:r>
      <w:r w:rsidR="006B2373">
        <w:instrText xml:space="preserve"> ADDIN ZOTERO_BIBL {"uncited":[],"omitted":[],"custom":[]} CSL_BIBLIOGRAPHY </w:instrText>
      </w:r>
      <w:r w:rsidRPr="003160B6">
        <w:rPr>
          <w:lang w:val="en-US"/>
        </w:rPr>
        <w:fldChar w:fldCharType="separate"/>
      </w:r>
      <w:r w:rsidR="006B2373" w:rsidRPr="006B2373">
        <w:t xml:space="preserve">Abirami, N., Lavanya, S., Madhanghi, A., 2019. </w:t>
      </w:r>
      <w:r w:rsidR="006B2373" w:rsidRPr="006B2373">
        <w:rPr>
          <w:lang w:val="en-US"/>
        </w:rPr>
        <w:t>A Detailed Study of Client-Server and its Architecture (Short Paper). Sri Krishna Arts and Science College, Kuniyamuthur, Coimbatore.</w:t>
      </w:r>
    </w:p>
    <w:p w14:paraId="45CCA2F9" w14:textId="77777777" w:rsidR="006B2373" w:rsidRPr="006B2373" w:rsidRDefault="006B2373" w:rsidP="006B2373">
      <w:pPr>
        <w:pStyle w:val="Bibliography"/>
      </w:pPr>
      <w:r w:rsidRPr="006B2373">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6B2373">
        <w:t>Bul. Pos Dan Telekomun. 22. https://doi.org/10.17933/bpostel.v22i1.395</w:t>
      </w:r>
    </w:p>
    <w:p w14:paraId="56950066" w14:textId="77777777" w:rsidR="006B2373" w:rsidRPr="006B2373" w:rsidRDefault="006B2373" w:rsidP="006B2373">
      <w:pPr>
        <w:pStyle w:val="Bibliography"/>
        <w:rPr>
          <w:lang w:val="en-US"/>
        </w:rPr>
      </w:pPr>
      <w:r w:rsidRPr="006B2373">
        <w:t xml:space="preserve">Alrawashdeh, T.A., Hnaif, A.A., Alrifaee, M., Kamel, M.S., 2024. </w:t>
      </w:r>
      <w:r w:rsidRPr="006B2373">
        <w:rPr>
          <w:lang w:val="en-US"/>
        </w:rPr>
        <w:t>An Intelligent Framework to Generate Use Case Diagrams and Class Diagrams from Requirements Documents. https://doi.org/10.21203/rs.3.rs-4764870/v1</w:t>
      </w:r>
    </w:p>
    <w:p w14:paraId="2D3D3002" w14:textId="77777777" w:rsidR="006B2373" w:rsidRPr="006B2373" w:rsidRDefault="006B2373" w:rsidP="006B2373">
      <w:pPr>
        <w:pStyle w:val="Bibliography"/>
        <w:rPr>
          <w:lang w:val="en-US"/>
        </w:rPr>
      </w:pPr>
      <w:r w:rsidRPr="006B2373">
        <w:rPr>
          <w:lang w:val="en-US"/>
        </w:rPr>
        <w:t>Alturas, B., 2023. Connection between UML use case diagrams and UML class diagrams: a matrix proposal. Int. J. Comput. Appl. Technol. 72, 161–168. https://doi.org/10.1504/IJCAT.2023.133294</w:t>
      </w:r>
    </w:p>
    <w:p w14:paraId="1F67863C" w14:textId="77777777" w:rsidR="006B2373" w:rsidRPr="006B2373" w:rsidRDefault="006B2373" w:rsidP="006B2373">
      <w:pPr>
        <w:pStyle w:val="Bibliography"/>
        <w:rPr>
          <w:lang w:val="en-US"/>
        </w:rPr>
      </w:pPr>
      <w:r w:rsidRPr="006B2373">
        <w:rPr>
          <w:lang w:val="en-US"/>
        </w:rPr>
        <w:t>Anwar, N., Kar, S., 2019. Review Paper on Various Software Testing Techniques &amp; Strategies. Glob. J. Comput. Sci. Technol. 43–49. https://doi.org/10.34257/GJCSTCVOL19IS2PG43</w:t>
      </w:r>
    </w:p>
    <w:p w14:paraId="6195668A" w14:textId="77777777" w:rsidR="006B2373" w:rsidRPr="006B2373" w:rsidRDefault="006B2373" w:rsidP="006B2373">
      <w:pPr>
        <w:pStyle w:val="Bibliography"/>
      </w:pPr>
      <w:r w:rsidRPr="006B2373">
        <w:rPr>
          <w:lang w:val="en-US"/>
        </w:rPr>
        <w:t xml:space="preserve">Balaj, Y., 2017. Token-Based vs Session-Based Authentication: A Survey. </w:t>
      </w:r>
      <w:r w:rsidRPr="006B2373">
        <w:t>University of Prishtina “Hasan Prishtina.”</w:t>
      </w:r>
    </w:p>
    <w:p w14:paraId="3B8BA58F" w14:textId="77777777" w:rsidR="006B2373" w:rsidRPr="006B2373" w:rsidRDefault="006B2373" w:rsidP="006B2373">
      <w:pPr>
        <w:pStyle w:val="Bibliography"/>
      </w:pPr>
      <w:r w:rsidRPr="006B2373">
        <w:t xml:space="preserve">DiagramasUML.com, 2024. </w:t>
      </w:r>
      <w:r w:rsidRPr="006B2373">
        <w:rPr>
          <w:rFonts w:ascii="Cambria Math" w:hAnsi="Cambria Math" w:cs="Cambria Math"/>
        </w:rPr>
        <w:t>▷</w:t>
      </w:r>
      <w:r w:rsidRPr="006B2373">
        <w:t xml:space="preserve"> Todos los diagramas UML. Teoría y ejemplos [WWW Document]. DiagramasUML.com. URL https://diagramasuml.com/ (accessed 9.24.24).</w:t>
      </w:r>
    </w:p>
    <w:p w14:paraId="775B283A" w14:textId="77777777" w:rsidR="006B2373" w:rsidRPr="006B2373" w:rsidRDefault="006B2373" w:rsidP="006B2373">
      <w:pPr>
        <w:pStyle w:val="Bibliography"/>
        <w:rPr>
          <w:lang w:val="en-US"/>
        </w:rPr>
      </w:pPr>
      <w:r w:rsidRPr="006B2373">
        <w:t xml:space="preserve">Díaz-Morales, F., De León-García De Alba, C., Nava-Díaz, C., Mendoza-Castillo, M.D.C., 2018. Inducción de resistencia a Puccinia sorghi y complejo mancha de asfalto (Phyllachora maydis y otros) en maíz (Zea mays). </w:t>
      </w:r>
      <w:r w:rsidRPr="006B2373">
        <w:rPr>
          <w:lang w:val="en-US"/>
        </w:rPr>
        <w:t>Rev. Mex. Fitopatol. Mex. J. Phytopathol. 37. https://doi.org/10.18781/R.MEX.FIT.1807-6</w:t>
      </w:r>
    </w:p>
    <w:p w14:paraId="7F232BA2" w14:textId="77777777" w:rsidR="006B2373" w:rsidRPr="006B2373" w:rsidRDefault="006B2373" w:rsidP="006B2373">
      <w:pPr>
        <w:pStyle w:val="Bibliography"/>
        <w:rPr>
          <w:lang w:val="en-US"/>
        </w:rPr>
      </w:pPr>
      <w:r w:rsidRPr="006B2373">
        <w:t xml:space="preserve">Dimitrijevic, N., Zdravkovic, N., Bogdanovic, M., Mesterovic, A., 2024. </w:t>
      </w:r>
      <w:r w:rsidRPr="006B2373">
        <w:rPr>
          <w:lang w:val="en-US"/>
        </w:rPr>
        <w:t>Advanced Security Mechanisms in the Spring Framework: JWT, OAuth, LDAP and Keycloak.</w:t>
      </w:r>
    </w:p>
    <w:p w14:paraId="034DDBB8" w14:textId="77777777" w:rsidR="006B2373" w:rsidRPr="006B2373" w:rsidRDefault="006B2373" w:rsidP="006B2373">
      <w:pPr>
        <w:pStyle w:val="Bibliography"/>
        <w:rPr>
          <w:lang w:val="en-US"/>
        </w:rPr>
      </w:pPr>
      <w:r w:rsidRPr="006B2373">
        <w:rPr>
          <w:lang w:val="en-US"/>
        </w:rPr>
        <w:t>Django Documentation, 2024. Applications | Django documentation [WWW Document]. Django Proj. URL https://docs.djangoproject.com/en/5.1/ref/applications/ (accessed 10.12.24).</w:t>
      </w:r>
    </w:p>
    <w:p w14:paraId="5CF2CAAE" w14:textId="77777777" w:rsidR="006B2373" w:rsidRPr="006B2373" w:rsidRDefault="006B2373" w:rsidP="006B2373">
      <w:pPr>
        <w:pStyle w:val="Bibliography"/>
        <w:rPr>
          <w:lang w:val="en-US"/>
        </w:rPr>
      </w:pPr>
      <w:r w:rsidRPr="006B2373">
        <w:rPr>
          <w:lang w:val="en-US"/>
        </w:rPr>
        <w:t>Django REST Framework Documentation, 2024. Django REST framework [WWW Document]. URL https://www.django-rest-framework.org/api-guide/authentication/</w:t>
      </w:r>
    </w:p>
    <w:p w14:paraId="69564ED3" w14:textId="77777777" w:rsidR="006B2373" w:rsidRPr="006B2373" w:rsidRDefault="006B2373" w:rsidP="006B2373">
      <w:pPr>
        <w:pStyle w:val="Bibliography"/>
        <w:rPr>
          <w:lang w:val="en-US"/>
        </w:rPr>
      </w:pPr>
      <w:r w:rsidRPr="006B2373">
        <w:rPr>
          <w:lang w:val="en-US"/>
        </w:rPr>
        <w:t>Ehsan, A., Abuhaliqa, M.A.M.E., Catal, C., Mishra, D., 2022. RESTful API Testing Methodologies: Rationale, Challenges, and Solution Directions. Appl. Sci. 12, 4369. https://doi.org/10.3390/app12094369</w:t>
      </w:r>
    </w:p>
    <w:p w14:paraId="2F1AEEC9" w14:textId="77777777" w:rsidR="006B2373" w:rsidRPr="006B2373" w:rsidRDefault="006B2373" w:rsidP="006B2373">
      <w:pPr>
        <w:pStyle w:val="Bibliography"/>
        <w:rPr>
          <w:lang w:val="en-US"/>
        </w:rPr>
      </w:pPr>
      <w:r w:rsidRPr="006B2373">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374771B5" w14:textId="77777777" w:rsidR="006B2373" w:rsidRPr="006B2373" w:rsidRDefault="006B2373" w:rsidP="006B2373">
      <w:pPr>
        <w:pStyle w:val="Bibliography"/>
      </w:pPr>
      <w:r w:rsidRPr="006B2373">
        <w:t>Fernández Iglesias, M.J., 2024. Pequeña introducción a las bases de datos. Universidade de Vigo.</w:t>
      </w:r>
    </w:p>
    <w:p w14:paraId="4AE1FAAE" w14:textId="77777777" w:rsidR="006B2373" w:rsidRPr="006B2373" w:rsidRDefault="006B2373" w:rsidP="006B2373">
      <w:pPr>
        <w:pStyle w:val="Bibliography"/>
        <w:rPr>
          <w:lang w:val="en-US"/>
        </w:rPr>
      </w:pPr>
      <w:r w:rsidRPr="006B2373">
        <w:lastRenderedPageBreak/>
        <w:t xml:space="preserve">Ferreira, F., Borges, H.S., Valente, M.T., 2024. </w:t>
      </w:r>
      <w:r w:rsidRPr="006B2373">
        <w:rPr>
          <w:lang w:val="en-US"/>
        </w:rPr>
        <w:t>Refactoring react-based Web apps. J. Syst. Softw. 215, 112105. https://doi.org/10.1016/j.jss.2024.112105</w:t>
      </w:r>
    </w:p>
    <w:p w14:paraId="5A5ABB74" w14:textId="77777777" w:rsidR="006B2373" w:rsidRPr="00B25BCA" w:rsidRDefault="006B2373" w:rsidP="006B2373">
      <w:pPr>
        <w:pStyle w:val="Bibliography"/>
        <w:rPr>
          <w:lang w:val="en-US"/>
        </w:rPr>
      </w:pPr>
      <w:r w:rsidRPr="006B2373">
        <w:rPr>
          <w:lang w:val="en-US"/>
        </w:rPr>
        <w:t xml:space="preserve">Gagliardi, V., 2021. </w:t>
      </w:r>
      <w:r w:rsidRPr="00B25BCA">
        <w:rPr>
          <w:lang w:val="en-US"/>
        </w:rPr>
        <w:t>Decoupled Django: understand and build decoupled Django architectures for Javascript front-ends. Apress, Place of publication not identified.</w:t>
      </w:r>
    </w:p>
    <w:p w14:paraId="65D62D9A" w14:textId="77777777" w:rsidR="006B2373" w:rsidRPr="00B25BCA" w:rsidRDefault="006B2373" w:rsidP="006B2373">
      <w:pPr>
        <w:pStyle w:val="Bibliography"/>
        <w:rPr>
          <w:lang w:val="en-US"/>
        </w:rPr>
      </w:pPr>
      <w:r w:rsidRPr="00B25BCA">
        <w:rPr>
          <w:lang w:val="en-US"/>
        </w:rPr>
        <w:t>Góngora-Canul, C., Jiménez-Beitia, F., Puerto-Hernández, C., Carolina Avellaneda, M., Kleczewski, N., Telenko, D.E.P., Shim, S., Solórzano, J.E., Goodwin, S.B., Scofield, S.R., Cruz, C.D., 2022. Induction of Phyllachora maydis (Maubl.) signs on corn leaves. Res. Sq. 12.</w:t>
      </w:r>
    </w:p>
    <w:p w14:paraId="64A04C54" w14:textId="77777777" w:rsidR="006B2373" w:rsidRPr="006B2373" w:rsidRDefault="006B2373" w:rsidP="006B2373">
      <w:pPr>
        <w:pStyle w:val="Bibliography"/>
      </w:pPr>
      <w:r w:rsidRPr="006B2373">
        <w:t>Hernández Cruz, L.M., González Novelo, M.J., Cab Chan, J.R., Mex Álvarez, D.C., 2023. Implementación de la aplicación web BITA en Google Compute Engine. Multidiscip. Ing. 7, 107–117. https://doi.org/10.29105/mdi.v7i10.228</w:t>
      </w:r>
    </w:p>
    <w:p w14:paraId="749D151E" w14:textId="77777777" w:rsidR="006B2373" w:rsidRPr="00B25BCA" w:rsidRDefault="006B2373" w:rsidP="006B2373">
      <w:pPr>
        <w:pStyle w:val="Bibliography"/>
        <w:rPr>
          <w:lang w:val="en-US"/>
        </w:rPr>
      </w:pPr>
      <w:r w:rsidRPr="006B2373">
        <w:t xml:space="preserve">Kassab, M., DeFranco, J.F., Laplante, P.A., 2017. </w:t>
      </w:r>
      <w:r w:rsidRPr="00B25BCA">
        <w:rPr>
          <w:lang w:val="en-US"/>
        </w:rPr>
        <w:t>Software Testing: The State of the Practice. IEEE Softw. 34, 46–52. https://doi.org/10.1109/MS.2017.3571582</w:t>
      </w:r>
    </w:p>
    <w:p w14:paraId="49402199" w14:textId="77777777" w:rsidR="006B2373" w:rsidRPr="00B25BCA" w:rsidRDefault="006B2373" w:rsidP="006B2373">
      <w:pPr>
        <w:pStyle w:val="Bibliography"/>
        <w:rPr>
          <w:lang w:val="en-US"/>
        </w:rPr>
      </w:pPr>
      <w:r w:rsidRPr="00B25BCA">
        <w:rPr>
          <w:lang w:val="en-US"/>
        </w:rPr>
        <w:t>Kim, M., Sinha, S., Orso, A., 2023. Adaptive REST API Testing with Reinforcement Learning.</w:t>
      </w:r>
    </w:p>
    <w:p w14:paraId="3C55D49B" w14:textId="77777777" w:rsidR="006B2373" w:rsidRPr="00B25BCA" w:rsidRDefault="006B2373" w:rsidP="006B2373">
      <w:pPr>
        <w:pStyle w:val="Bibliography"/>
        <w:rPr>
          <w:lang w:val="en-US"/>
        </w:rPr>
      </w:pPr>
      <w:r w:rsidRPr="00B25BCA">
        <w:rPr>
          <w:lang w:val="en-US"/>
        </w:rPr>
        <w:t>Kowalczyk, K., Szandala, T., 2024. Enhancing SEO in Single-Page Web Applications in Contrast With Multi-Page Applications. IEEE Access 12, 11597–11614. https://doi.org/10.1109/ACCESS.2024.3355740</w:t>
      </w:r>
    </w:p>
    <w:p w14:paraId="43CA18F9" w14:textId="77777777" w:rsidR="006B2373" w:rsidRPr="00B25BCA" w:rsidRDefault="006B2373" w:rsidP="006B2373">
      <w:pPr>
        <w:pStyle w:val="Bibliography"/>
        <w:rPr>
          <w:lang w:val="en-US"/>
        </w:rPr>
      </w:pPr>
      <w:r w:rsidRPr="00B25BCA">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B2CDA0E" w14:textId="77777777" w:rsidR="006B2373" w:rsidRPr="00B25BCA" w:rsidRDefault="006B2373" w:rsidP="006B2373">
      <w:pPr>
        <w:pStyle w:val="Bibliography"/>
        <w:rPr>
          <w:lang w:val="en-US"/>
        </w:rPr>
      </w:pPr>
      <w:r w:rsidRPr="00B25BCA">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2B61D82" w14:textId="77777777" w:rsidR="006B2373" w:rsidRPr="00B25BCA" w:rsidRDefault="006B2373" w:rsidP="006B2373">
      <w:pPr>
        <w:pStyle w:val="Bibliography"/>
        <w:rPr>
          <w:lang w:val="en-US"/>
        </w:rPr>
      </w:pPr>
      <w:r w:rsidRPr="00B25BCA">
        <w:rPr>
          <w:lang w:val="en-US"/>
        </w:rPr>
        <w:t>Kumar, M., Nandal, D.R., 2024. Python’s Role in Accelerating Web Application Development with Django. Int. Res. J. Adv. Eng. Manag. IRJAEM 2, 2092–2105. https://doi.org/10.47392/IRJAEM.2024.0307</w:t>
      </w:r>
    </w:p>
    <w:p w14:paraId="5F96D692" w14:textId="77777777" w:rsidR="006B2373" w:rsidRPr="00B25BCA" w:rsidRDefault="006B2373" w:rsidP="006B2373">
      <w:pPr>
        <w:pStyle w:val="Bibliography"/>
        <w:rPr>
          <w:lang w:val="en-US"/>
        </w:rPr>
      </w:pPr>
      <w:r w:rsidRPr="00B25BCA">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8B290C8" w14:textId="77777777" w:rsidR="006B2373" w:rsidRPr="00B25BCA" w:rsidRDefault="006B2373" w:rsidP="006B2373">
      <w:pPr>
        <w:pStyle w:val="Bibliography"/>
        <w:rPr>
          <w:lang w:val="en-US"/>
        </w:rPr>
      </w:pPr>
      <w:r w:rsidRPr="006B2373">
        <w:t xml:space="preserve">Llamuca-Quinaloa, J., Vera-Vincent, Y., Tapia-Cerda, V., 2021. Análisis comparativo para medir la eficiencia de desempeño entre una aplicación web tradicional y una aplicación web progresiva. </w:t>
      </w:r>
      <w:r w:rsidRPr="00B25BCA">
        <w:rPr>
          <w:lang w:val="en-US"/>
        </w:rPr>
        <w:t>TecnoLógicas 24, e1892. https://doi.org/10.22430/22565337.1892</w:t>
      </w:r>
    </w:p>
    <w:p w14:paraId="35691828" w14:textId="77777777" w:rsidR="006B2373" w:rsidRPr="00B25BCA" w:rsidRDefault="006B2373" w:rsidP="006B2373">
      <w:pPr>
        <w:pStyle w:val="Bibliography"/>
        <w:rPr>
          <w:lang w:val="en-US"/>
        </w:rPr>
      </w:pPr>
      <w:r w:rsidRPr="00B25BCA">
        <w:rPr>
          <w:lang w:val="en-US"/>
        </w:rPr>
        <w:t>Mendez, M., 2014. The Missing Link - An Introduction to Web Development and Programming. Open SUNY Textbooks.</w:t>
      </w:r>
    </w:p>
    <w:p w14:paraId="1BD085A8" w14:textId="77777777" w:rsidR="006B2373" w:rsidRPr="00B25BCA" w:rsidRDefault="006B2373" w:rsidP="006B2373">
      <w:pPr>
        <w:pStyle w:val="Bibliography"/>
        <w:rPr>
          <w:lang w:val="en-US"/>
        </w:rPr>
      </w:pPr>
      <w:r w:rsidRPr="00B25BCA">
        <w:rPr>
          <w:lang w:val="en-US"/>
        </w:rPr>
        <w:t>Mwamba Nyabuto, G., Mony, V., Mbugua, S., 2024. Architectural Review of Client-Server Models. Int. J. Sci. Res. Eng. Trends 10, 139–143.</w:t>
      </w:r>
    </w:p>
    <w:p w14:paraId="29A450AE" w14:textId="77777777" w:rsidR="006B2373" w:rsidRPr="00B25BCA" w:rsidRDefault="006B2373" w:rsidP="006B2373">
      <w:pPr>
        <w:pStyle w:val="Bibliography"/>
        <w:rPr>
          <w:lang w:val="en-US"/>
        </w:rPr>
      </w:pPr>
      <w:r w:rsidRPr="00B25BCA">
        <w:rPr>
          <w:lang w:val="en-US"/>
        </w:rPr>
        <w:t>NextAuth Documentation, 2024. Introduction | NextAuth.js [WWW Document]. URL https://next-auth.js.org/getting-started/introduction (accessed 9.6.24).</w:t>
      </w:r>
    </w:p>
    <w:p w14:paraId="1FB7E41A" w14:textId="77777777" w:rsidR="006B2373" w:rsidRPr="00B25BCA" w:rsidRDefault="006B2373" w:rsidP="006B2373">
      <w:pPr>
        <w:pStyle w:val="Bibliography"/>
        <w:rPr>
          <w:lang w:val="en-US"/>
        </w:rPr>
      </w:pPr>
      <w:r w:rsidRPr="00B25BCA">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CB67875" w14:textId="77777777" w:rsidR="006B2373" w:rsidRPr="00B25BCA" w:rsidRDefault="006B2373" w:rsidP="006B2373">
      <w:pPr>
        <w:pStyle w:val="Bibliography"/>
        <w:rPr>
          <w:lang w:val="en-US"/>
        </w:rPr>
      </w:pPr>
      <w:r w:rsidRPr="00B25BCA">
        <w:rPr>
          <w:lang w:val="en-US"/>
        </w:rPr>
        <w:t>Nicacio, J., Petrillo, F., 2020. Applying system descriptors to address ambiguity on deployment diagrams. https://doi.org/10.48550/ARXIV.2008.11060</w:t>
      </w:r>
    </w:p>
    <w:p w14:paraId="2F38177E" w14:textId="77777777" w:rsidR="006B2373" w:rsidRPr="00B25BCA" w:rsidRDefault="006B2373" w:rsidP="006B2373">
      <w:pPr>
        <w:pStyle w:val="Bibliography"/>
        <w:rPr>
          <w:lang w:val="en-US"/>
        </w:rPr>
      </w:pPr>
      <w:r w:rsidRPr="00B25BCA">
        <w:rPr>
          <w:lang w:val="en-US"/>
        </w:rPr>
        <w:t>Olanrewaju, R.F., Khan, B.U.I., Morshidi, M.A., Anwar, F., Kiah, M.L.B.M., 2021. A Frictionless and Secure User Authentication in Web-Based Premium Applications. IEEE Access 9, 129240–129255. https://doi.org/10.1109/ACCESS.2021.3110310</w:t>
      </w:r>
    </w:p>
    <w:p w14:paraId="15EA0156" w14:textId="77777777" w:rsidR="006B2373" w:rsidRPr="00B25BCA" w:rsidRDefault="006B2373" w:rsidP="006B2373">
      <w:pPr>
        <w:pStyle w:val="Bibliography"/>
        <w:rPr>
          <w:lang w:val="en-US"/>
        </w:rPr>
      </w:pPr>
      <w:r w:rsidRPr="00B25BCA">
        <w:rPr>
          <w:lang w:val="en-US"/>
        </w:rPr>
        <w:t>Panwar, V., 2024. Web Evolution to Revolution: Navigating the Future of Web Application Development. Int. J. Comput. Trends Technol. 72, 34–40. https://doi.org/10.14445/22312803/IJCTT-V72I2P107</w:t>
      </w:r>
    </w:p>
    <w:p w14:paraId="4D41FB6F" w14:textId="77777777" w:rsidR="006B2373" w:rsidRPr="00B25BCA" w:rsidRDefault="006B2373" w:rsidP="006B2373">
      <w:pPr>
        <w:pStyle w:val="Bibliography"/>
        <w:rPr>
          <w:lang w:val="en-US"/>
        </w:rPr>
      </w:pPr>
      <w:r w:rsidRPr="00B25BCA">
        <w:rPr>
          <w:lang w:val="en-US"/>
        </w:rPr>
        <w:t>Patel, V., 2023. Analyzing the Impact of Next.JS on Site Performance and SEO. Int. J. Comput. Appl. Technol. Res. https://doi.org/10.7753/IJCATR1210.1004</w:t>
      </w:r>
    </w:p>
    <w:p w14:paraId="7757BE31" w14:textId="77777777" w:rsidR="006B2373" w:rsidRPr="00B25BCA" w:rsidRDefault="006B2373" w:rsidP="006B2373">
      <w:pPr>
        <w:pStyle w:val="Bibliography"/>
        <w:rPr>
          <w:lang w:val="en-US"/>
        </w:rPr>
      </w:pPr>
      <w:r w:rsidRPr="00B25BCA">
        <w:rPr>
          <w:lang w:val="en-US"/>
        </w:rPr>
        <w:t>Pytest Documentation, 2024. Pytest Documentation [WWW Document]. URL https://docs.pytest.org/en/stable/ (accessed 10.21.24).</w:t>
      </w:r>
    </w:p>
    <w:p w14:paraId="7C285B14" w14:textId="77777777" w:rsidR="006B2373" w:rsidRPr="006B2373" w:rsidRDefault="006B2373" w:rsidP="006B2373">
      <w:pPr>
        <w:pStyle w:val="Bibliography"/>
      </w:pPr>
      <w:r w:rsidRPr="00B25BCA">
        <w:rPr>
          <w:lang w:val="en-US"/>
        </w:rPr>
        <w:t xml:space="preserve">Ramírez-Galvis, J.P., 2023. </w:t>
      </w:r>
      <w:r w:rsidRPr="006B2373">
        <w:t>Generación de un servicio RSS con Django. https://doi.org/10.13140/RG.2.2.15992.62723</w:t>
      </w:r>
    </w:p>
    <w:p w14:paraId="333B0314" w14:textId="77777777" w:rsidR="006B2373" w:rsidRPr="00B25BCA" w:rsidRDefault="006B2373" w:rsidP="006B2373">
      <w:pPr>
        <w:pStyle w:val="Bibliography"/>
        <w:rPr>
          <w:lang w:val="en-US"/>
        </w:rPr>
      </w:pPr>
      <w:r w:rsidRPr="00B25BCA">
        <w:rPr>
          <w:lang w:val="en-US"/>
        </w:rPr>
        <w:t>Satter, A., Tabassum, A., Ishrat, J.E., 2023. Software Evolution of Next.js and Angular. Int. J. Eng. Manuf. 13, 20–33. https://doi.org/10.5815/ijem.2023.04.03</w:t>
      </w:r>
    </w:p>
    <w:p w14:paraId="79F1F6FF" w14:textId="77777777" w:rsidR="006B2373" w:rsidRPr="00B25BCA" w:rsidRDefault="006B2373" w:rsidP="006B2373">
      <w:pPr>
        <w:pStyle w:val="Bibliography"/>
        <w:rPr>
          <w:lang w:val="en-US"/>
        </w:rPr>
      </w:pPr>
      <w:r w:rsidRPr="00B25BCA">
        <w:rPr>
          <w:lang w:val="en-US"/>
        </w:rPr>
        <w:t>Shukla, A., 2023. Modern JavaScript Frameworks and JavaScript’s Future as a FullStack Programming Language. J. Artif. Intell. Cloud Comput. 1–5. https://doi.org/10.47363/JAICC/2023(2)144</w:t>
      </w:r>
    </w:p>
    <w:p w14:paraId="529D8195" w14:textId="77777777" w:rsidR="006B2373" w:rsidRPr="00B25BCA" w:rsidRDefault="006B2373" w:rsidP="006B2373">
      <w:pPr>
        <w:pStyle w:val="Bibliography"/>
        <w:rPr>
          <w:lang w:val="en-US"/>
        </w:rPr>
      </w:pPr>
      <w:r w:rsidRPr="00B25BCA">
        <w:rPr>
          <w:lang w:val="en-US"/>
        </w:rPr>
        <w:t>Stanek, J., Killough, D., 2023. Synthesizing JSON Schema Transformers. Univ. Wis. 1, 7.</w:t>
      </w:r>
    </w:p>
    <w:p w14:paraId="7F810F29" w14:textId="77777777" w:rsidR="006B2373" w:rsidRPr="00B25BCA" w:rsidRDefault="006B2373" w:rsidP="006B2373">
      <w:pPr>
        <w:pStyle w:val="Bibliography"/>
        <w:rPr>
          <w:lang w:val="en-US"/>
        </w:rPr>
      </w:pPr>
      <w:r w:rsidRPr="00B25BCA">
        <w:rPr>
          <w:lang w:val="en-US"/>
        </w:rPr>
        <w:t>The PostgreSQL Global Development Group, 2024. PostgreSQL: About [WWW Document]. URL https://www.postgresql.org/about/ (accessed 8.20.24).</w:t>
      </w:r>
    </w:p>
    <w:p w14:paraId="152F9687" w14:textId="77777777" w:rsidR="006B2373" w:rsidRPr="00B25BCA" w:rsidRDefault="006B2373" w:rsidP="006B2373">
      <w:pPr>
        <w:pStyle w:val="Bibliography"/>
        <w:rPr>
          <w:lang w:val="en-US"/>
        </w:rPr>
      </w:pPr>
      <w:r w:rsidRPr="00B25BCA">
        <w:rPr>
          <w:lang w:val="en-US"/>
        </w:rPr>
        <w:t>Umar, M.A., 2020. Comprehensive study of software testing: Categories, levels, techniques, and types. https://doi.org/10.36227/techrxiv.12578714</w:t>
      </w:r>
    </w:p>
    <w:p w14:paraId="5DAE6B9E" w14:textId="77777777" w:rsidR="006B2373" w:rsidRPr="00B25BCA" w:rsidRDefault="006B2373" w:rsidP="006B2373">
      <w:pPr>
        <w:pStyle w:val="Bibliography"/>
        <w:rPr>
          <w:lang w:val="en-US"/>
        </w:rPr>
      </w:pPr>
      <w:r w:rsidRPr="00B25BCA">
        <w:rPr>
          <w:lang w:val="en-US"/>
        </w:rPr>
        <w:t>Uzun, E., Yerlikaya, T., Kirat, O., 2018. Object-Based Entity Relationship Diagram Drawing Library: Entrel.js. J. Tech. Univ. -Sofia Plovdiv Branch Bulg. Fundam. Sci. Appl. 24.</w:t>
      </w:r>
    </w:p>
    <w:p w14:paraId="07637D8B" w14:textId="77777777" w:rsidR="006B2373" w:rsidRPr="006B2373" w:rsidRDefault="006B2373" w:rsidP="006B2373">
      <w:pPr>
        <w:pStyle w:val="Bibliography"/>
      </w:pPr>
      <w:r w:rsidRPr="00B25BCA">
        <w:rPr>
          <w:lang w:val="en-US"/>
        </w:rPr>
        <w:t xml:space="preserve">Valdez Ocampo, F.D., Huerta Maciel, Á.M., Mongelós Barrios, C.A., Sánchez Jara, R., Ruiz Díaz Lovera, E.M.D., Sanchez Gonzalez, M.A., 2024. </w:t>
      </w:r>
      <w:r w:rsidRPr="006B2373">
        <w:t>Evaluación de cultivares de maíz (Zea maíz L.) sembrados en diferentes arreglos espaciales. Rev. Alfa 8, 363–375. https://doi.org/10.33996/revistaalfa.v8i23.269</w:t>
      </w:r>
    </w:p>
    <w:p w14:paraId="0ED3FB9D" w14:textId="77777777" w:rsidR="006B2373" w:rsidRPr="006B2373" w:rsidRDefault="006B2373" w:rsidP="006B2373">
      <w:pPr>
        <w:pStyle w:val="Bibliography"/>
      </w:pPr>
      <w:r w:rsidRPr="006B2373">
        <w:t>Vargas Zermeño, E., 2024. Criterios de implementación de Tailwind CSS en desarrollos frontend. Cuad. Téc. Univ. DGTIC 2. https://doi.org/10.22201/dgtic.ctud.2024.2.3.63</w:t>
      </w:r>
    </w:p>
    <w:p w14:paraId="75687FC3" w14:textId="77777777" w:rsidR="006B2373" w:rsidRPr="006B2373" w:rsidRDefault="006B2373" w:rsidP="006B2373">
      <w:pPr>
        <w:pStyle w:val="Bibliography"/>
      </w:pPr>
      <w:r w:rsidRPr="006B2373">
        <w:t xml:space="preserve">Venkata Koteswara Rao Ballamudi, Karu Lal, Harshith Desamsetti, Sreekanth Dekkati, 2021. </w:t>
      </w:r>
      <w:r w:rsidRPr="00B25BCA">
        <w:rPr>
          <w:lang w:val="en-US"/>
        </w:rPr>
        <w:t xml:space="preserve">Getting Started Modern Web Development with Next.js: An Indispensable React Framework. </w:t>
      </w:r>
      <w:r w:rsidRPr="006B2373">
        <w:t>Digit. Sustain. Rev. 1.</w:t>
      </w:r>
    </w:p>
    <w:p w14:paraId="44FA51DA" w14:textId="77777777" w:rsidR="006B2373" w:rsidRPr="006B2373" w:rsidRDefault="006B2373" w:rsidP="006B2373">
      <w:pPr>
        <w:pStyle w:val="Bibliography"/>
      </w:pPr>
      <w:r w:rsidRPr="006B2373">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5222F555" w14:textId="77777777" w:rsidR="006B2373" w:rsidRPr="00B25BCA" w:rsidRDefault="006B2373" w:rsidP="006B2373">
      <w:pPr>
        <w:pStyle w:val="Bibliography"/>
        <w:rPr>
          <w:lang w:val="en-US"/>
        </w:rPr>
      </w:pPr>
      <w:r w:rsidRPr="006B2373">
        <w:t xml:space="preserve">Visual Paradigm, 2024. </w:t>
      </w:r>
      <w:r w:rsidRPr="00B25BCA">
        <w:rPr>
          <w:lang w:val="en-US"/>
        </w:rPr>
        <w:t>What is Unified Modeling Language (UML)? [WWW Document]. URL https://www.visual-paradigm.com/guide/uml-unified-modeling-language/what-is-uml/ (accessed 8.30.24).</w:t>
      </w:r>
    </w:p>
    <w:p w14:paraId="7B5C40A4" w14:textId="55C66E21"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494474" w14:textId="77777777" w:rsidR="0001268B" w:rsidRDefault="0001268B" w:rsidP="0048011A">
      <w:pPr>
        <w:spacing w:after="0" w:line="240" w:lineRule="auto"/>
      </w:pPr>
      <w:r>
        <w:separator/>
      </w:r>
    </w:p>
  </w:endnote>
  <w:endnote w:type="continuationSeparator" w:id="0">
    <w:p w14:paraId="3E0C28F8" w14:textId="77777777" w:rsidR="0001268B" w:rsidRDefault="0001268B"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3BD1AB" w14:textId="77777777" w:rsidR="0001268B" w:rsidRDefault="0001268B" w:rsidP="0048011A">
      <w:pPr>
        <w:spacing w:after="0" w:line="240" w:lineRule="auto"/>
      </w:pPr>
      <w:r>
        <w:separator/>
      </w:r>
    </w:p>
  </w:footnote>
  <w:footnote w:type="continuationSeparator" w:id="0">
    <w:p w14:paraId="7F288634" w14:textId="77777777" w:rsidR="0001268B" w:rsidRDefault="0001268B"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A2A2102"/>
    <w:multiLevelType w:val="hybridMultilevel"/>
    <w:tmpl w:val="FA063F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EC2227E"/>
    <w:multiLevelType w:val="multilevel"/>
    <w:tmpl w:val="543CD30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851844837">
    <w:abstractNumId w:val="9"/>
  </w:num>
  <w:num w:numId="2" w16cid:durableId="1709643883">
    <w:abstractNumId w:val="2"/>
  </w:num>
  <w:num w:numId="3" w16cid:durableId="968244824">
    <w:abstractNumId w:val="0"/>
  </w:num>
  <w:num w:numId="4" w16cid:durableId="1768454745">
    <w:abstractNumId w:val="4"/>
  </w:num>
  <w:num w:numId="5" w16cid:durableId="1020081066">
    <w:abstractNumId w:val="8"/>
  </w:num>
  <w:num w:numId="6" w16cid:durableId="129903079">
    <w:abstractNumId w:val="7"/>
  </w:num>
  <w:num w:numId="7" w16cid:durableId="15419413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4805567">
    <w:abstractNumId w:val="3"/>
  </w:num>
  <w:num w:numId="9" w16cid:durableId="667564667">
    <w:abstractNumId w:val="6"/>
  </w:num>
  <w:num w:numId="10" w16cid:durableId="962006998">
    <w:abstractNumId w:val="5"/>
  </w:num>
  <w:num w:numId="11" w16cid:durableId="121788726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268B"/>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0F96"/>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439"/>
    <w:rsid w:val="00071653"/>
    <w:rsid w:val="00071C7D"/>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82A"/>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E6A"/>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02CD"/>
    <w:rsid w:val="000C15C4"/>
    <w:rsid w:val="000C232E"/>
    <w:rsid w:val="000C291D"/>
    <w:rsid w:val="000C2B2F"/>
    <w:rsid w:val="000C2FF0"/>
    <w:rsid w:val="000C3214"/>
    <w:rsid w:val="000C4D14"/>
    <w:rsid w:val="000C4EF5"/>
    <w:rsid w:val="000C5582"/>
    <w:rsid w:val="000C589D"/>
    <w:rsid w:val="000C5F10"/>
    <w:rsid w:val="000C5FAE"/>
    <w:rsid w:val="000C63B7"/>
    <w:rsid w:val="000C63E6"/>
    <w:rsid w:val="000C6933"/>
    <w:rsid w:val="000D0249"/>
    <w:rsid w:val="000D0671"/>
    <w:rsid w:val="000D0926"/>
    <w:rsid w:val="000D1543"/>
    <w:rsid w:val="000D295F"/>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6B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17E81"/>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447"/>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2B15"/>
    <w:rsid w:val="0015351F"/>
    <w:rsid w:val="00153E83"/>
    <w:rsid w:val="00155155"/>
    <w:rsid w:val="0015596F"/>
    <w:rsid w:val="0016060E"/>
    <w:rsid w:val="001622AC"/>
    <w:rsid w:val="00164043"/>
    <w:rsid w:val="001640DF"/>
    <w:rsid w:val="00164705"/>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6D95"/>
    <w:rsid w:val="00177B2C"/>
    <w:rsid w:val="00177C2E"/>
    <w:rsid w:val="00177D70"/>
    <w:rsid w:val="001808F7"/>
    <w:rsid w:val="0018148C"/>
    <w:rsid w:val="00182082"/>
    <w:rsid w:val="001824EF"/>
    <w:rsid w:val="00183D22"/>
    <w:rsid w:val="00184230"/>
    <w:rsid w:val="0018481C"/>
    <w:rsid w:val="00185716"/>
    <w:rsid w:val="0018620E"/>
    <w:rsid w:val="0018661A"/>
    <w:rsid w:val="00186D9C"/>
    <w:rsid w:val="00186F0C"/>
    <w:rsid w:val="00187558"/>
    <w:rsid w:val="0019050F"/>
    <w:rsid w:val="00190E11"/>
    <w:rsid w:val="00191015"/>
    <w:rsid w:val="001911C5"/>
    <w:rsid w:val="001928FD"/>
    <w:rsid w:val="00192BEA"/>
    <w:rsid w:val="00193264"/>
    <w:rsid w:val="00193A61"/>
    <w:rsid w:val="00194701"/>
    <w:rsid w:val="00194D19"/>
    <w:rsid w:val="00194EF3"/>
    <w:rsid w:val="00195032"/>
    <w:rsid w:val="00195C73"/>
    <w:rsid w:val="00196A9E"/>
    <w:rsid w:val="00197037"/>
    <w:rsid w:val="001973AA"/>
    <w:rsid w:val="00197A9A"/>
    <w:rsid w:val="001A021F"/>
    <w:rsid w:val="001A0CEF"/>
    <w:rsid w:val="001A0D7A"/>
    <w:rsid w:val="001A27F5"/>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266"/>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E7223"/>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687"/>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85C"/>
    <w:rsid w:val="00223AE3"/>
    <w:rsid w:val="002245D0"/>
    <w:rsid w:val="0022537E"/>
    <w:rsid w:val="00225CEF"/>
    <w:rsid w:val="002264D2"/>
    <w:rsid w:val="00226E88"/>
    <w:rsid w:val="0022744D"/>
    <w:rsid w:val="00230D0B"/>
    <w:rsid w:val="002318AD"/>
    <w:rsid w:val="00231C05"/>
    <w:rsid w:val="00231EBB"/>
    <w:rsid w:val="002320AF"/>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434"/>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77E40"/>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674"/>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2AF"/>
    <w:rsid w:val="002A13AA"/>
    <w:rsid w:val="002A190B"/>
    <w:rsid w:val="002A2369"/>
    <w:rsid w:val="002A2401"/>
    <w:rsid w:val="002A25E5"/>
    <w:rsid w:val="002A2B50"/>
    <w:rsid w:val="002A37D7"/>
    <w:rsid w:val="002A3B54"/>
    <w:rsid w:val="002A3B7C"/>
    <w:rsid w:val="002A3D15"/>
    <w:rsid w:val="002A3F45"/>
    <w:rsid w:val="002A47FF"/>
    <w:rsid w:val="002A5B11"/>
    <w:rsid w:val="002A5BC6"/>
    <w:rsid w:val="002A6540"/>
    <w:rsid w:val="002A67E7"/>
    <w:rsid w:val="002A6AB2"/>
    <w:rsid w:val="002A6F4B"/>
    <w:rsid w:val="002A7D37"/>
    <w:rsid w:val="002B007F"/>
    <w:rsid w:val="002B0752"/>
    <w:rsid w:val="002B0B1D"/>
    <w:rsid w:val="002B0C65"/>
    <w:rsid w:val="002B0CCB"/>
    <w:rsid w:val="002B1ED7"/>
    <w:rsid w:val="002B225D"/>
    <w:rsid w:val="002B23E4"/>
    <w:rsid w:val="002B257A"/>
    <w:rsid w:val="002B3464"/>
    <w:rsid w:val="002B3886"/>
    <w:rsid w:val="002B3C26"/>
    <w:rsid w:val="002B3ED1"/>
    <w:rsid w:val="002B4132"/>
    <w:rsid w:val="002B4341"/>
    <w:rsid w:val="002B4347"/>
    <w:rsid w:val="002B498D"/>
    <w:rsid w:val="002B4ABA"/>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0E6"/>
    <w:rsid w:val="002C5BEC"/>
    <w:rsid w:val="002C5D72"/>
    <w:rsid w:val="002C5DA2"/>
    <w:rsid w:val="002C749A"/>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878"/>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267"/>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23"/>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98F"/>
    <w:rsid w:val="00333E64"/>
    <w:rsid w:val="00334587"/>
    <w:rsid w:val="00336C8F"/>
    <w:rsid w:val="003405DC"/>
    <w:rsid w:val="00340699"/>
    <w:rsid w:val="00340C8B"/>
    <w:rsid w:val="003421B5"/>
    <w:rsid w:val="003424C3"/>
    <w:rsid w:val="00342A73"/>
    <w:rsid w:val="00342F9A"/>
    <w:rsid w:val="0034340F"/>
    <w:rsid w:val="00343F0D"/>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2BCC"/>
    <w:rsid w:val="0035317A"/>
    <w:rsid w:val="00353D9F"/>
    <w:rsid w:val="003541EF"/>
    <w:rsid w:val="00354413"/>
    <w:rsid w:val="003545A5"/>
    <w:rsid w:val="00355176"/>
    <w:rsid w:val="003552A5"/>
    <w:rsid w:val="003560E2"/>
    <w:rsid w:val="003564CE"/>
    <w:rsid w:val="00357E17"/>
    <w:rsid w:val="00360823"/>
    <w:rsid w:val="00360C16"/>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22D9"/>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3D07"/>
    <w:rsid w:val="00394805"/>
    <w:rsid w:val="00394B4B"/>
    <w:rsid w:val="00395463"/>
    <w:rsid w:val="00396718"/>
    <w:rsid w:val="00396A32"/>
    <w:rsid w:val="00396E4B"/>
    <w:rsid w:val="00397A6C"/>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816"/>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132"/>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37BDD"/>
    <w:rsid w:val="004407F8"/>
    <w:rsid w:val="0044114C"/>
    <w:rsid w:val="00441607"/>
    <w:rsid w:val="00441DD6"/>
    <w:rsid w:val="004422BD"/>
    <w:rsid w:val="0044233C"/>
    <w:rsid w:val="0044244C"/>
    <w:rsid w:val="004424E4"/>
    <w:rsid w:val="004425D1"/>
    <w:rsid w:val="004429B5"/>
    <w:rsid w:val="004433BF"/>
    <w:rsid w:val="0044358A"/>
    <w:rsid w:val="004436C5"/>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8D6"/>
    <w:rsid w:val="00470A9C"/>
    <w:rsid w:val="0047196B"/>
    <w:rsid w:val="00471FCD"/>
    <w:rsid w:val="00472D4A"/>
    <w:rsid w:val="0047303B"/>
    <w:rsid w:val="00473AC2"/>
    <w:rsid w:val="00474414"/>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0A8B"/>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2A55"/>
    <w:rsid w:val="004A3314"/>
    <w:rsid w:val="004A3572"/>
    <w:rsid w:val="004A3631"/>
    <w:rsid w:val="004A3813"/>
    <w:rsid w:val="004A43CD"/>
    <w:rsid w:val="004A4A15"/>
    <w:rsid w:val="004A5285"/>
    <w:rsid w:val="004A54C0"/>
    <w:rsid w:val="004A5C04"/>
    <w:rsid w:val="004A5C71"/>
    <w:rsid w:val="004A5D89"/>
    <w:rsid w:val="004A6614"/>
    <w:rsid w:val="004A6E7A"/>
    <w:rsid w:val="004A7495"/>
    <w:rsid w:val="004A7B9B"/>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07258"/>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6A3"/>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334"/>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25F7"/>
    <w:rsid w:val="00593B5A"/>
    <w:rsid w:val="00593EB9"/>
    <w:rsid w:val="00593FAB"/>
    <w:rsid w:val="00595176"/>
    <w:rsid w:val="00595254"/>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5DD5"/>
    <w:rsid w:val="005C6356"/>
    <w:rsid w:val="005C758C"/>
    <w:rsid w:val="005C786F"/>
    <w:rsid w:val="005C7A24"/>
    <w:rsid w:val="005D0220"/>
    <w:rsid w:val="005D07F4"/>
    <w:rsid w:val="005D1A35"/>
    <w:rsid w:val="005D1C5D"/>
    <w:rsid w:val="005D2295"/>
    <w:rsid w:val="005D237F"/>
    <w:rsid w:val="005D24D5"/>
    <w:rsid w:val="005D4E6B"/>
    <w:rsid w:val="005D4FC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490"/>
    <w:rsid w:val="005F578F"/>
    <w:rsid w:val="005F57E0"/>
    <w:rsid w:val="005F79CB"/>
    <w:rsid w:val="0060006B"/>
    <w:rsid w:val="00600E77"/>
    <w:rsid w:val="00601636"/>
    <w:rsid w:val="0060172A"/>
    <w:rsid w:val="00601D2C"/>
    <w:rsid w:val="00601F1E"/>
    <w:rsid w:val="006036BB"/>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2781F"/>
    <w:rsid w:val="00630B0F"/>
    <w:rsid w:val="00630FD4"/>
    <w:rsid w:val="006312D0"/>
    <w:rsid w:val="0063197D"/>
    <w:rsid w:val="0063203F"/>
    <w:rsid w:val="00632A0C"/>
    <w:rsid w:val="00632FB4"/>
    <w:rsid w:val="00634918"/>
    <w:rsid w:val="0063570C"/>
    <w:rsid w:val="00637727"/>
    <w:rsid w:val="006401DB"/>
    <w:rsid w:val="0064049A"/>
    <w:rsid w:val="0064077A"/>
    <w:rsid w:val="00640A64"/>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3823"/>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2373"/>
    <w:rsid w:val="006B301E"/>
    <w:rsid w:val="006B3800"/>
    <w:rsid w:val="006B3BB1"/>
    <w:rsid w:val="006B48EB"/>
    <w:rsid w:val="006B5B6A"/>
    <w:rsid w:val="006B601A"/>
    <w:rsid w:val="006B61B0"/>
    <w:rsid w:val="006B78F9"/>
    <w:rsid w:val="006B7A76"/>
    <w:rsid w:val="006C030E"/>
    <w:rsid w:val="006C1390"/>
    <w:rsid w:val="006C20EC"/>
    <w:rsid w:val="006C27AD"/>
    <w:rsid w:val="006C3E6E"/>
    <w:rsid w:val="006C4015"/>
    <w:rsid w:val="006C6219"/>
    <w:rsid w:val="006C64C5"/>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39D"/>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200A"/>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6E0"/>
    <w:rsid w:val="00735D97"/>
    <w:rsid w:val="00736BD6"/>
    <w:rsid w:val="00737879"/>
    <w:rsid w:val="00740A48"/>
    <w:rsid w:val="00741075"/>
    <w:rsid w:val="00741588"/>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5BA5"/>
    <w:rsid w:val="00787403"/>
    <w:rsid w:val="00787F39"/>
    <w:rsid w:val="00790930"/>
    <w:rsid w:val="00790AC5"/>
    <w:rsid w:val="00791AF5"/>
    <w:rsid w:val="00792A54"/>
    <w:rsid w:val="00792D91"/>
    <w:rsid w:val="00793149"/>
    <w:rsid w:val="00793B2D"/>
    <w:rsid w:val="00793CD5"/>
    <w:rsid w:val="007946C0"/>
    <w:rsid w:val="00794B1D"/>
    <w:rsid w:val="00794FAB"/>
    <w:rsid w:val="00795EF6"/>
    <w:rsid w:val="007961DC"/>
    <w:rsid w:val="00796782"/>
    <w:rsid w:val="00797C34"/>
    <w:rsid w:val="00797E73"/>
    <w:rsid w:val="007A02B2"/>
    <w:rsid w:val="007A045A"/>
    <w:rsid w:val="007A0C4D"/>
    <w:rsid w:val="007A1182"/>
    <w:rsid w:val="007A147E"/>
    <w:rsid w:val="007A1C4F"/>
    <w:rsid w:val="007A2173"/>
    <w:rsid w:val="007A26C8"/>
    <w:rsid w:val="007A278A"/>
    <w:rsid w:val="007A355B"/>
    <w:rsid w:val="007A375F"/>
    <w:rsid w:val="007A4A3C"/>
    <w:rsid w:val="007A5300"/>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17EB"/>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AA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0638B"/>
    <w:rsid w:val="00810496"/>
    <w:rsid w:val="00810658"/>
    <w:rsid w:val="00810F5A"/>
    <w:rsid w:val="00813374"/>
    <w:rsid w:val="00814150"/>
    <w:rsid w:val="00814471"/>
    <w:rsid w:val="00814FE5"/>
    <w:rsid w:val="00815E23"/>
    <w:rsid w:val="00817345"/>
    <w:rsid w:val="008175B9"/>
    <w:rsid w:val="00821598"/>
    <w:rsid w:val="00821A18"/>
    <w:rsid w:val="00822C48"/>
    <w:rsid w:val="008232FC"/>
    <w:rsid w:val="008243D2"/>
    <w:rsid w:val="00824542"/>
    <w:rsid w:val="008246C9"/>
    <w:rsid w:val="008246D7"/>
    <w:rsid w:val="008251ED"/>
    <w:rsid w:val="00825DF8"/>
    <w:rsid w:val="00826EBE"/>
    <w:rsid w:val="008277BA"/>
    <w:rsid w:val="0083013A"/>
    <w:rsid w:val="0083035F"/>
    <w:rsid w:val="00830768"/>
    <w:rsid w:val="008307D3"/>
    <w:rsid w:val="00830FD2"/>
    <w:rsid w:val="00831532"/>
    <w:rsid w:val="008316C6"/>
    <w:rsid w:val="008323C4"/>
    <w:rsid w:val="00832F00"/>
    <w:rsid w:val="00833881"/>
    <w:rsid w:val="00833C5C"/>
    <w:rsid w:val="00834B43"/>
    <w:rsid w:val="008367E6"/>
    <w:rsid w:val="008371F2"/>
    <w:rsid w:val="008374E8"/>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422F"/>
    <w:rsid w:val="00855690"/>
    <w:rsid w:val="00856524"/>
    <w:rsid w:val="00856A45"/>
    <w:rsid w:val="00856F54"/>
    <w:rsid w:val="008577E6"/>
    <w:rsid w:val="008610F0"/>
    <w:rsid w:val="008612DD"/>
    <w:rsid w:val="00862CB6"/>
    <w:rsid w:val="008634F5"/>
    <w:rsid w:val="0086403D"/>
    <w:rsid w:val="00864A60"/>
    <w:rsid w:val="00864B5C"/>
    <w:rsid w:val="008652CE"/>
    <w:rsid w:val="008702EE"/>
    <w:rsid w:val="0087040A"/>
    <w:rsid w:val="008705A5"/>
    <w:rsid w:val="008706CB"/>
    <w:rsid w:val="0087154A"/>
    <w:rsid w:val="008724F0"/>
    <w:rsid w:val="00872CDA"/>
    <w:rsid w:val="00873092"/>
    <w:rsid w:val="00873608"/>
    <w:rsid w:val="00874C29"/>
    <w:rsid w:val="008753E8"/>
    <w:rsid w:val="008755CE"/>
    <w:rsid w:val="00875A51"/>
    <w:rsid w:val="00875E49"/>
    <w:rsid w:val="0087616E"/>
    <w:rsid w:val="00876D54"/>
    <w:rsid w:val="00876FB6"/>
    <w:rsid w:val="0087713C"/>
    <w:rsid w:val="008774DD"/>
    <w:rsid w:val="00877FC6"/>
    <w:rsid w:val="008803CC"/>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4D86"/>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564"/>
    <w:rsid w:val="008E57E6"/>
    <w:rsid w:val="008E5E63"/>
    <w:rsid w:val="008E67DD"/>
    <w:rsid w:val="008E7456"/>
    <w:rsid w:val="008E760D"/>
    <w:rsid w:val="008E7C38"/>
    <w:rsid w:val="008F00E8"/>
    <w:rsid w:val="008F123B"/>
    <w:rsid w:val="008F18BF"/>
    <w:rsid w:val="008F2F84"/>
    <w:rsid w:val="008F37C7"/>
    <w:rsid w:val="008F38A3"/>
    <w:rsid w:val="008F3B4C"/>
    <w:rsid w:val="008F419B"/>
    <w:rsid w:val="008F5912"/>
    <w:rsid w:val="008F673B"/>
    <w:rsid w:val="008F68BA"/>
    <w:rsid w:val="008F68DC"/>
    <w:rsid w:val="008F6E55"/>
    <w:rsid w:val="008F78EF"/>
    <w:rsid w:val="0090058A"/>
    <w:rsid w:val="0090085E"/>
    <w:rsid w:val="009013A1"/>
    <w:rsid w:val="00901EF6"/>
    <w:rsid w:val="00902956"/>
    <w:rsid w:val="00903495"/>
    <w:rsid w:val="009035CF"/>
    <w:rsid w:val="0090379B"/>
    <w:rsid w:val="009038CF"/>
    <w:rsid w:val="00903E6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D92"/>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35C3"/>
    <w:rsid w:val="00944152"/>
    <w:rsid w:val="009448F8"/>
    <w:rsid w:val="00944E35"/>
    <w:rsid w:val="0094654E"/>
    <w:rsid w:val="009469FF"/>
    <w:rsid w:val="00947F4C"/>
    <w:rsid w:val="00951B97"/>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27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4E5A"/>
    <w:rsid w:val="009A5978"/>
    <w:rsid w:val="009A5CB6"/>
    <w:rsid w:val="009A6BB5"/>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7A7"/>
    <w:rsid w:val="009C499A"/>
    <w:rsid w:val="009C5786"/>
    <w:rsid w:val="009C62D0"/>
    <w:rsid w:val="009C680D"/>
    <w:rsid w:val="009C6EB3"/>
    <w:rsid w:val="009D05EB"/>
    <w:rsid w:val="009D0785"/>
    <w:rsid w:val="009D2FEC"/>
    <w:rsid w:val="009D30F4"/>
    <w:rsid w:val="009D368F"/>
    <w:rsid w:val="009D42E1"/>
    <w:rsid w:val="009D4F38"/>
    <w:rsid w:val="009D65F5"/>
    <w:rsid w:val="009D6B2F"/>
    <w:rsid w:val="009E37F4"/>
    <w:rsid w:val="009E4831"/>
    <w:rsid w:val="009E562D"/>
    <w:rsid w:val="009E6EE6"/>
    <w:rsid w:val="009F0F8A"/>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2A4"/>
    <w:rsid w:val="00A26803"/>
    <w:rsid w:val="00A30497"/>
    <w:rsid w:val="00A30D83"/>
    <w:rsid w:val="00A311B6"/>
    <w:rsid w:val="00A31C53"/>
    <w:rsid w:val="00A327ED"/>
    <w:rsid w:val="00A33DF7"/>
    <w:rsid w:val="00A33ED1"/>
    <w:rsid w:val="00A34D2E"/>
    <w:rsid w:val="00A35531"/>
    <w:rsid w:val="00A3579B"/>
    <w:rsid w:val="00A35856"/>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7A"/>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A48"/>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0D72"/>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330"/>
    <w:rsid w:val="00A81528"/>
    <w:rsid w:val="00A81D9E"/>
    <w:rsid w:val="00A84625"/>
    <w:rsid w:val="00A84DAB"/>
    <w:rsid w:val="00A85599"/>
    <w:rsid w:val="00A85636"/>
    <w:rsid w:val="00A85A74"/>
    <w:rsid w:val="00A85B39"/>
    <w:rsid w:val="00A8600B"/>
    <w:rsid w:val="00A86DCB"/>
    <w:rsid w:val="00A87F7A"/>
    <w:rsid w:val="00A90577"/>
    <w:rsid w:val="00A90ADE"/>
    <w:rsid w:val="00A91052"/>
    <w:rsid w:val="00A942DA"/>
    <w:rsid w:val="00A970B5"/>
    <w:rsid w:val="00A97D13"/>
    <w:rsid w:val="00A97FB4"/>
    <w:rsid w:val="00AA01D3"/>
    <w:rsid w:val="00AA0382"/>
    <w:rsid w:val="00AA05A7"/>
    <w:rsid w:val="00AA10BB"/>
    <w:rsid w:val="00AA24D3"/>
    <w:rsid w:val="00AA2F02"/>
    <w:rsid w:val="00AA3007"/>
    <w:rsid w:val="00AA30B7"/>
    <w:rsid w:val="00AA4291"/>
    <w:rsid w:val="00AA489B"/>
    <w:rsid w:val="00AA5258"/>
    <w:rsid w:val="00AA57AB"/>
    <w:rsid w:val="00AA5C10"/>
    <w:rsid w:val="00AA6C30"/>
    <w:rsid w:val="00AB00C8"/>
    <w:rsid w:val="00AB0B44"/>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3D"/>
    <w:rsid w:val="00AC738D"/>
    <w:rsid w:val="00AC73AC"/>
    <w:rsid w:val="00AC741D"/>
    <w:rsid w:val="00AC781B"/>
    <w:rsid w:val="00AC7FEB"/>
    <w:rsid w:val="00AD010C"/>
    <w:rsid w:val="00AD0497"/>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702"/>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10D"/>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609C"/>
    <w:rsid w:val="00B1621A"/>
    <w:rsid w:val="00B177EB"/>
    <w:rsid w:val="00B20349"/>
    <w:rsid w:val="00B20403"/>
    <w:rsid w:val="00B20AD1"/>
    <w:rsid w:val="00B21544"/>
    <w:rsid w:val="00B21C86"/>
    <w:rsid w:val="00B222C9"/>
    <w:rsid w:val="00B2230D"/>
    <w:rsid w:val="00B22AEE"/>
    <w:rsid w:val="00B231D1"/>
    <w:rsid w:val="00B23D69"/>
    <w:rsid w:val="00B24BCC"/>
    <w:rsid w:val="00B253D7"/>
    <w:rsid w:val="00B25BCA"/>
    <w:rsid w:val="00B25F67"/>
    <w:rsid w:val="00B264A8"/>
    <w:rsid w:val="00B2725B"/>
    <w:rsid w:val="00B307C8"/>
    <w:rsid w:val="00B31E62"/>
    <w:rsid w:val="00B3253C"/>
    <w:rsid w:val="00B32DF5"/>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1C5"/>
    <w:rsid w:val="00B513B2"/>
    <w:rsid w:val="00B51B9D"/>
    <w:rsid w:val="00B51DFD"/>
    <w:rsid w:val="00B52DAC"/>
    <w:rsid w:val="00B52DD7"/>
    <w:rsid w:val="00B5345D"/>
    <w:rsid w:val="00B54926"/>
    <w:rsid w:val="00B54C2C"/>
    <w:rsid w:val="00B54E70"/>
    <w:rsid w:val="00B55961"/>
    <w:rsid w:val="00B5615E"/>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958"/>
    <w:rsid w:val="00B80EE6"/>
    <w:rsid w:val="00B81174"/>
    <w:rsid w:val="00B81F20"/>
    <w:rsid w:val="00B81FE9"/>
    <w:rsid w:val="00B822B6"/>
    <w:rsid w:val="00B82367"/>
    <w:rsid w:val="00B83391"/>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972D4"/>
    <w:rsid w:val="00BA071F"/>
    <w:rsid w:val="00BA0F63"/>
    <w:rsid w:val="00BA1ABC"/>
    <w:rsid w:val="00BA26C5"/>
    <w:rsid w:val="00BA2B4D"/>
    <w:rsid w:val="00BA2F5C"/>
    <w:rsid w:val="00BA4E6E"/>
    <w:rsid w:val="00BA5375"/>
    <w:rsid w:val="00BA54A4"/>
    <w:rsid w:val="00BA589A"/>
    <w:rsid w:val="00BA6335"/>
    <w:rsid w:val="00BA69C6"/>
    <w:rsid w:val="00BA7D15"/>
    <w:rsid w:val="00BA7EAD"/>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644"/>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557"/>
    <w:rsid w:val="00BD1A11"/>
    <w:rsid w:val="00BD22A5"/>
    <w:rsid w:val="00BD4BEA"/>
    <w:rsid w:val="00BD5827"/>
    <w:rsid w:val="00BD5CD6"/>
    <w:rsid w:val="00BD6B4A"/>
    <w:rsid w:val="00BD7379"/>
    <w:rsid w:val="00BD7D42"/>
    <w:rsid w:val="00BE0465"/>
    <w:rsid w:val="00BE0919"/>
    <w:rsid w:val="00BE364B"/>
    <w:rsid w:val="00BE45BB"/>
    <w:rsid w:val="00BE4D2F"/>
    <w:rsid w:val="00BE5442"/>
    <w:rsid w:val="00BE5464"/>
    <w:rsid w:val="00BE60AA"/>
    <w:rsid w:val="00BE60BB"/>
    <w:rsid w:val="00BE6924"/>
    <w:rsid w:val="00BE721E"/>
    <w:rsid w:val="00BF0240"/>
    <w:rsid w:val="00BF024F"/>
    <w:rsid w:val="00BF077E"/>
    <w:rsid w:val="00BF0AC2"/>
    <w:rsid w:val="00BF3096"/>
    <w:rsid w:val="00BF36B5"/>
    <w:rsid w:val="00BF36EB"/>
    <w:rsid w:val="00BF3F96"/>
    <w:rsid w:val="00BF40BD"/>
    <w:rsid w:val="00BF4BE0"/>
    <w:rsid w:val="00BF5039"/>
    <w:rsid w:val="00BF57A2"/>
    <w:rsid w:val="00BF71A5"/>
    <w:rsid w:val="00BF784C"/>
    <w:rsid w:val="00C00AB2"/>
    <w:rsid w:val="00C00EFE"/>
    <w:rsid w:val="00C014DA"/>
    <w:rsid w:val="00C021E1"/>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946"/>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7CB"/>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287"/>
    <w:rsid w:val="00C40F64"/>
    <w:rsid w:val="00C41A73"/>
    <w:rsid w:val="00C420BC"/>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6CF2"/>
    <w:rsid w:val="00C8728A"/>
    <w:rsid w:val="00C8758E"/>
    <w:rsid w:val="00C87935"/>
    <w:rsid w:val="00C90077"/>
    <w:rsid w:val="00C90389"/>
    <w:rsid w:val="00C904A7"/>
    <w:rsid w:val="00C90600"/>
    <w:rsid w:val="00C907AB"/>
    <w:rsid w:val="00C909E6"/>
    <w:rsid w:val="00C91230"/>
    <w:rsid w:val="00C91B57"/>
    <w:rsid w:val="00C91EF0"/>
    <w:rsid w:val="00C92007"/>
    <w:rsid w:val="00C920CD"/>
    <w:rsid w:val="00C92571"/>
    <w:rsid w:val="00C92DEB"/>
    <w:rsid w:val="00C933F5"/>
    <w:rsid w:val="00C9371D"/>
    <w:rsid w:val="00C94127"/>
    <w:rsid w:val="00C947BA"/>
    <w:rsid w:val="00C94873"/>
    <w:rsid w:val="00C948CC"/>
    <w:rsid w:val="00C95057"/>
    <w:rsid w:val="00C955B5"/>
    <w:rsid w:val="00C96929"/>
    <w:rsid w:val="00C97057"/>
    <w:rsid w:val="00C97ADA"/>
    <w:rsid w:val="00CA0C87"/>
    <w:rsid w:val="00CA114F"/>
    <w:rsid w:val="00CA187B"/>
    <w:rsid w:val="00CA1BF7"/>
    <w:rsid w:val="00CA24FD"/>
    <w:rsid w:val="00CA3087"/>
    <w:rsid w:val="00CA44BC"/>
    <w:rsid w:val="00CA6817"/>
    <w:rsid w:val="00CA70A7"/>
    <w:rsid w:val="00CA7830"/>
    <w:rsid w:val="00CB022C"/>
    <w:rsid w:val="00CB11A9"/>
    <w:rsid w:val="00CB45DC"/>
    <w:rsid w:val="00CB60E7"/>
    <w:rsid w:val="00CB6281"/>
    <w:rsid w:val="00CB6689"/>
    <w:rsid w:val="00CB7060"/>
    <w:rsid w:val="00CC07E0"/>
    <w:rsid w:val="00CC130C"/>
    <w:rsid w:val="00CC19E6"/>
    <w:rsid w:val="00CC1B41"/>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2164"/>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42E"/>
    <w:rsid w:val="00D1568D"/>
    <w:rsid w:val="00D15979"/>
    <w:rsid w:val="00D15C89"/>
    <w:rsid w:val="00D170A4"/>
    <w:rsid w:val="00D171CB"/>
    <w:rsid w:val="00D173C1"/>
    <w:rsid w:val="00D17EAB"/>
    <w:rsid w:val="00D17EF6"/>
    <w:rsid w:val="00D21532"/>
    <w:rsid w:val="00D226F3"/>
    <w:rsid w:val="00D22950"/>
    <w:rsid w:val="00D2489F"/>
    <w:rsid w:val="00D25621"/>
    <w:rsid w:val="00D27003"/>
    <w:rsid w:val="00D27133"/>
    <w:rsid w:val="00D27145"/>
    <w:rsid w:val="00D2714A"/>
    <w:rsid w:val="00D27569"/>
    <w:rsid w:val="00D30828"/>
    <w:rsid w:val="00D3192D"/>
    <w:rsid w:val="00D32220"/>
    <w:rsid w:val="00D325C9"/>
    <w:rsid w:val="00D33268"/>
    <w:rsid w:val="00D33397"/>
    <w:rsid w:val="00D33AA2"/>
    <w:rsid w:val="00D33AE7"/>
    <w:rsid w:val="00D33C64"/>
    <w:rsid w:val="00D33FEE"/>
    <w:rsid w:val="00D34112"/>
    <w:rsid w:val="00D34381"/>
    <w:rsid w:val="00D34411"/>
    <w:rsid w:val="00D34A85"/>
    <w:rsid w:val="00D34BAE"/>
    <w:rsid w:val="00D369EE"/>
    <w:rsid w:val="00D37813"/>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5155"/>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94D"/>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0CD3"/>
    <w:rsid w:val="00D91EC2"/>
    <w:rsid w:val="00D91EEF"/>
    <w:rsid w:val="00D922EA"/>
    <w:rsid w:val="00D92A32"/>
    <w:rsid w:val="00D9476D"/>
    <w:rsid w:val="00D94E71"/>
    <w:rsid w:val="00D960D2"/>
    <w:rsid w:val="00D9680A"/>
    <w:rsid w:val="00D96A7C"/>
    <w:rsid w:val="00DA0FC7"/>
    <w:rsid w:val="00DA2468"/>
    <w:rsid w:val="00DA4D4A"/>
    <w:rsid w:val="00DA5C4E"/>
    <w:rsid w:val="00DA6D61"/>
    <w:rsid w:val="00DA6E82"/>
    <w:rsid w:val="00DA78B0"/>
    <w:rsid w:val="00DB057A"/>
    <w:rsid w:val="00DB08B6"/>
    <w:rsid w:val="00DB0A63"/>
    <w:rsid w:val="00DB1A8D"/>
    <w:rsid w:val="00DB2089"/>
    <w:rsid w:val="00DB2152"/>
    <w:rsid w:val="00DB3856"/>
    <w:rsid w:val="00DB48A0"/>
    <w:rsid w:val="00DB5231"/>
    <w:rsid w:val="00DB5A58"/>
    <w:rsid w:val="00DB5CE3"/>
    <w:rsid w:val="00DB5D03"/>
    <w:rsid w:val="00DB6BFD"/>
    <w:rsid w:val="00DB715B"/>
    <w:rsid w:val="00DB7ED5"/>
    <w:rsid w:val="00DC0063"/>
    <w:rsid w:val="00DC020C"/>
    <w:rsid w:val="00DC0596"/>
    <w:rsid w:val="00DC0840"/>
    <w:rsid w:val="00DC1B28"/>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1FC"/>
    <w:rsid w:val="00DE4E25"/>
    <w:rsid w:val="00DE4E51"/>
    <w:rsid w:val="00DE5C7A"/>
    <w:rsid w:val="00DE65FD"/>
    <w:rsid w:val="00DE66EB"/>
    <w:rsid w:val="00DF1164"/>
    <w:rsid w:val="00DF1520"/>
    <w:rsid w:val="00DF1C46"/>
    <w:rsid w:val="00DF2F89"/>
    <w:rsid w:val="00DF3ADD"/>
    <w:rsid w:val="00DF47D1"/>
    <w:rsid w:val="00DF58AA"/>
    <w:rsid w:val="00DF7738"/>
    <w:rsid w:val="00E00320"/>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07686"/>
    <w:rsid w:val="00E10595"/>
    <w:rsid w:val="00E11170"/>
    <w:rsid w:val="00E11B6F"/>
    <w:rsid w:val="00E11BF1"/>
    <w:rsid w:val="00E13CFA"/>
    <w:rsid w:val="00E143CB"/>
    <w:rsid w:val="00E14D1E"/>
    <w:rsid w:val="00E15682"/>
    <w:rsid w:val="00E15883"/>
    <w:rsid w:val="00E167D2"/>
    <w:rsid w:val="00E16B78"/>
    <w:rsid w:val="00E17376"/>
    <w:rsid w:val="00E179CE"/>
    <w:rsid w:val="00E2045F"/>
    <w:rsid w:val="00E20B2A"/>
    <w:rsid w:val="00E21A7B"/>
    <w:rsid w:val="00E22408"/>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5CF8"/>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4973"/>
    <w:rsid w:val="00E65CCB"/>
    <w:rsid w:val="00E663A8"/>
    <w:rsid w:val="00E66F50"/>
    <w:rsid w:val="00E67823"/>
    <w:rsid w:val="00E7075B"/>
    <w:rsid w:val="00E71AFA"/>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36E"/>
    <w:rsid w:val="00E9248F"/>
    <w:rsid w:val="00E941B1"/>
    <w:rsid w:val="00E95193"/>
    <w:rsid w:val="00E95AB6"/>
    <w:rsid w:val="00E965E0"/>
    <w:rsid w:val="00E96B24"/>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75C"/>
    <w:rsid w:val="00EB2904"/>
    <w:rsid w:val="00EB2A7B"/>
    <w:rsid w:val="00EB3F9C"/>
    <w:rsid w:val="00EB4E9A"/>
    <w:rsid w:val="00EB5E27"/>
    <w:rsid w:val="00EB79BC"/>
    <w:rsid w:val="00EC00D5"/>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3C8"/>
    <w:rsid w:val="00ED255A"/>
    <w:rsid w:val="00ED2B1A"/>
    <w:rsid w:val="00ED40FD"/>
    <w:rsid w:val="00ED422B"/>
    <w:rsid w:val="00ED4C68"/>
    <w:rsid w:val="00ED51C0"/>
    <w:rsid w:val="00ED577E"/>
    <w:rsid w:val="00ED60B0"/>
    <w:rsid w:val="00ED6A2F"/>
    <w:rsid w:val="00ED7283"/>
    <w:rsid w:val="00EE0255"/>
    <w:rsid w:val="00EE04A5"/>
    <w:rsid w:val="00EE0989"/>
    <w:rsid w:val="00EE128C"/>
    <w:rsid w:val="00EE1AA9"/>
    <w:rsid w:val="00EE1C7B"/>
    <w:rsid w:val="00EE1F9F"/>
    <w:rsid w:val="00EE22BF"/>
    <w:rsid w:val="00EE2E20"/>
    <w:rsid w:val="00EE2E75"/>
    <w:rsid w:val="00EE3103"/>
    <w:rsid w:val="00EE328A"/>
    <w:rsid w:val="00EE362F"/>
    <w:rsid w:val="00EE445C"/>
    <w:rsid w:val="00EE4941"/>
    <w:rsid w:val="00EE643C"/>
    <w:rsid w:val="00EE6E32"/>
    <w:rsid w:val="00EE70FA"/>
    <w:rsid w:val="00EE7AB0"/>
    <w:rsid w:val="00EE7B28"/>
    <w:rsid w:val="00EF058F"/>
    <w:rsid w:val="00EF1207"/>
    <w:rsid w:val="00EF155A"/>
    <w:rsid w:val="00EF19C7"/>
    <w:rsid w:val="00EF21C9"/>
    <w:rsid w:val="00EF2F7E"/>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482"/>
    <w:rsid w:val="00F06714"/>
    <w:rsid w:val="00F072E0"/>
    <w:rsid w:val="00F0781F"/>
    <w:rsid w:val="00F103A0"/>
    <w:rsid w:val="00F105C4"/>
    <w:rsid w:val="00F10770"/>
    <w:rsid w:val="00F11006"/>
    <w:rsid w:val="00F115A8"/>
    <w:rsid w:val="00F11677"/>
    <w:rsid w:val="00F12485"/>
    <w:rsid w:val="00F1396A"/>
    <w:rsid w:val="00F139FB"/>
    <w:rsid w:val="00F13CEA"/>
    <w:rsid w:val="00F1487B"/>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04C"/>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0866"/>
    <w:rsid w:val="00F41B50"/>
    <w:rsid w:val="00F4314F"/>
    <w:rsid w:val="00F4479D"/>
    <w:rsid w:val="00F44BA4"/>
    <w:rsid w:val="00F44CEE"/>
    <w:rsid w:val="00F44DFA"/>
    <w:rsid w:val="00F45680"/>
    <w:rsid w:val="00F45742"/>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27B"/>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8A0"/>
    <w:rsid w:val="00FA7AE0"/>
    <w:rsid w:val="00FA7E22"/>
    <w:rsid w:val="00FB010F"/>
    <w:rsid w:val="00FB206C"/>
    <w:rsid w:val="00FB2E25"/>
    <w:rsid w:val="00FB3622"/>
    <w:rsid w:val="00FB470A"/>
    <w:rsid w:val="00FB4AE2"/>
    <w:rsid w:val="00FB556B"/>
    <w:rsid w:val="00FB5F94"/>
    <w:rsid w:val="00FB7302"/>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6B9A"/>
    <w:rsid w:val="00FD705A"/>
    <w:rsid w:val="00FD739C"/>
    <w:rsid w:val="00FD759D"/>
    <w:rsid w:val="00FD7D39"/>
    <w:rsid w:val="00FE06D3"/>
    <w:rsid w:val="00FE0753"/>
    <w:rsid w:val="00FE0E54"/>
    <w:rsid w:val="00FE1AAE"/>
    <w:rsid w:val="00FE2561"/>
    <w:rsid w:val="00FE25B5"/>
    <w:rsid w:val="00FE261E"/>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1"/>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B83391"/>
    <w:pPr>
      <w:keepNext/>
      <w:numPr>
        <w:ilvl w:val="2"/>
        <w:numId w:val="1"/>
      </w:numPr>
      <w:tabs>
        <w:tab w:val="left" w:pos="720"/>
      </w:tabs>
      <w:spacing w:before="240"/>
      <w:ind w:left="851" w:firstLine="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1"/>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B83391"/>
    <w:rPr>
      <w:rFonts w:eastAsia="Times New Roman"/>
      <w:b/>
      <w:bCs/>
      <w:szCs w:val="26"/>
    </w:rPr>
  </w:style>
  <w:style w:type="character" w:customStyle="1" w:styleId="Heading4Char">
    <w:name w:val="Heading 4 Char"/>
    <w:basedOn w:val="DefaultParagraphFont"/>
    <w:link w:val="Heading4"/>
    <w:rsid w:val="00A01674"/>
    <w:rPr>
      <w:rFonts w:eastAsia="Calibri"/>
      <w:i/>
      <w:szCs w:val="22"/>
      <w:lang w:val="es-NI"/>
    </w:rPr>
  </w:style>
  <w:style w:type="character" w:customStyle="1" w:styleId="Heading6Char">
    <w:name w:val="Heading 6 Char"/>
    <w:basedOn w:val="DefaultParagraphFont"/>
    <w:link w:val="Heading6"/>
    <w:rsid w:val="004F5839"/>
    <w:rPr>
      <w:rFonts w:ascii="Cambria" w:eastAsia="Times New Roman" w:hAnsi="Cambria"/>
      <w:i/>
      <w:iCs/>
      <w:color w:val="243F60"/>
    </w:rPr>
  </w:style>
  <w:style w:type="character" w:customStyle="1" w:styleId="Heading7Char">
    <w:name w:val="Heading 7 Char"/>
    <w:basedOn w:val="DefaultParagraphFont"/>
    <w:link w:val="Heading7"/>
    <w:rsid w:val="004F5839"/>
    <w:rPr>
      <w:rFonts w:ascii="Cambria" w:eastAsia="Times New Roman" w:hAnsi="Cambria"/>
      <w:i/>
      <w:iCs/>
      <w:color w:val="404040"/>
    </w:rPr>
  </w:style>
  <w:style w:type="character" w:customStyle="1" w:styleId="Heading8Char">
    <w:name w:val="Heading 8 Char"/>
    <w:basedOn w:val="DefaultParagraphFont"/>
    <w:link w:val="Heading8"/>
    <w:rsid w:val="004F5839"/>
    <w:rPr>
      <w:rFonts w:ascii="Cambria" w:eastAsia="Times New Roman" w:hAnsi="Cambria"/>
      <w:color w:val="404040"/>
      <w:sz w:val="20"/>
      <w:szCs w:val="20"/>
    </w:rPr>
  </w:style>
  <w:style w:type="character" w:customStyle="1" w:styleId="Heading9Char">
    <w:name w:val="Heading 9 Char"/>
    <w:basedOn w:val="DefaultParagraphFont"/>
    <w:link w:val="Heading9"/>
    <w:rsid w:val="004F5839"/>
    <w:rPr>
      <w:rFonts w:ascii="Cambria" w:eastAsia="Times New Roman" w:hAnsi="Cambria"/>
      <w:i/>
      <w:iCs/>
      <w:color w:val="404040"/>
      <w:sz w:val="20"/>
      <w:szCs w:val="20"/>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eastAsia="Times New Roman"/>
      <w:b/>
      <w:bCs/>
      <w:iCs/>
      <w:sz w:val="20"/>
      <w:szCs w:val="26"/>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2"/>
      </w:numPr>
    </w:pPr>
  </w:style>
  <w:style w:type="numbering" w:customStyle="1" w:styleId="Style1">
    <w:name w:val="Style1"/>
    <w:rsid w:val="00E233EF"/>
    <w:pPr>
      <w:numPr>
        <w:numId w:val="3"/>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4"/>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723">
      <w:bodyDiv w:val="1"/>
      <w:marLeft w:val="0"/>
      <w:marRight w:val="0"/>
      <w:marTop w:val="0"/>
      <w:marBottom w:val="0"/>
      <w:divBdr>
        <w:top w:val="none" w:sz="0" w:space="0" w:color="auto"/>
        <w:left w:val="none" w:sz="0" w:space="0" w:color="auto"/>
        <w:bottom w:val="none" w:sz="0" w:space="0" w:color="auto"/>
        <w:right w:val="none" w:sz="0" w:space="0" w:color="auto"/>
      </w:divBdr>
      <w:divsChild>
        <w:div w:id="1708528946">
          <w:marLeft w:val="0"/>
          <w:marRight w:val="0"/>
          <w:marTop w:val="0"/>
          <w:marBottom w:val="0"/>
          <w:divBdr>
            <w:top w:val="none" w:sz="0" w:space="0" w:color="auto"/>
            <w:left w:val="none" w:sz="0" w:space="0" w:color="auto"/>
            <w:bottom w:val="none" w:sz="0" w:space="0" w:color="auto"/>
            <w:right w:val="none" w:sz="0" w:space="0" w:color="auto"/>
          </w:divBdr>
          <w:divsChild>
            <w:div w:id="2037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78703">
      <w:bodyDiv w:val="1"/>
      <w:marLeft w:val="0"/>
      <w:marRight w:val="0"/>
      <w:marTop w:val="0"/>
      <w:marBottom w:val="0"/>
      <w:divBdr>
        <w:top w:val="none" w:sz="0" w:space="0" w:color="auto"/>
        <w:left w:val="none" w:sz="0" w:space="0" w:color="auto"/>
        <w:bottom w:val="none" w:sz="0" w:space="0" w:color="auto"/>
        <w:right w:val="none" w:sz="0" w:space="0" w:color="auto"/>
      </w:divBdr>
      <w:divsChild>
        <w:div w:id="1259681361">
          <w:marLeft w:val="0"/>
          <w:marRight w:val="0"/>
          <w:marTop w:val="0"/>
          <w:marBottom w:val="0"/>
          <w:divBdr>
            <w:top w:val="none" w:sz="0" w:space="0" w:color="auto"/>
            <w:left w:val="none" w:sz="0" w:space="0" w:color="auto"/>
            <w:bottom w:val="none" w:sz="0" w:space="0" w:color="auto"/>
            <w:right w:val="none" w:sz="0" w:space="0" w:color="auto"/>
          </w:divBdr>
          <w:divsChild>
            <w:div w:id="14884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6</TotalTime>
  <Pages>1</Pages>
  <Words>25627</Words>
  <Characters>140951</Characters>
  <Application>Microsoft Office Word</Application>
  <DocSecurity>0</DocSecurity>
  <Lines>1174</Lines>
  <Paragraphs>3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66246</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444</cp:revision>
  <cp:lastPrinted>2024-11-20T02:17:00Z</cp:lastPrinted>
  <dcterms:created xsi:type="dcterms:W3CDTF">2022-06-30T23:54:00Z</dcterms:created>
  <dcterms:modified xsi:type="dcterms:W3CDTF">2024-11-20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8"&gt;&lt;session id="VYFh7yvr"/&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